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B50E0" w14:textId="77777777" w:rsidR="007D78F6" w:rsidRPr="00187B71" w:rsidRDefault="007D78F6" w:rsidP="007E797D">
      <w:pPr>
        <w:pStyle w:val="Title"/>
        <w:jc w:val="center"/>
        <w:rPr>
          <w:sz w:val="24"/>
          <w:szCs w:val="24"/>
        </w:rPr>
      </w:pPr>
      <w:r w:rsidRPr="00187B71">
        <w:rPr>
          <w:rFonts w:eastAsia="Calibri Light"/>
          <w:sz w:val="24"/>
          <w:szCs w:val="24"/>
        </w:rPr>
        <w:t>Nosedive</w:t>
      </w:r>
    </w:p>
    <w:p w14:paraId="399B7037" w14:textId="77777777" w:rsidR="00994C2B" w:rsidRPr="00187B71" w:rsidRDefault="00994C2B" w:rsidP="007E797D">
      <w:pPr>
        <w:pStyle w:val="NoSpacing"/>
      </w:pPr>
    </w:p>
    <w:p w14:paraId="5AB42C29" w14:textId="628C40B6" w:rsidR="00653DFB" w:rsidRPr="00187B71" w:rsidRDefault="00653DFB" w:rsidP="007E797D">
      <w:pPr>
        <w:pStyle w:val="NoSpacing"/>
      </w:pPr>
      <w:r w:rsidRPr="00187B71">
        <w:rPr>
          <w:noProof/>
        </w:rPr>
        <w:drawing>
          <wp:inline distT="0" distB="0" distL="0" distR="0" wp14:anchorId="4D0EF9FC" wp14:editId="57B9A814">
            <wp:extent cx="5907024" cy="1817546"/>
            <wp:effectExtent l="0" t="0" r="0" b="0"/>
            <wp:docPr id="238743821" name="Picture 238743821" title="Coffee and office suppl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rcRect t="26923" b="26923"/>
                    <a:stretch>
                      <a:fillRect/>
                    </a:stretch>
                  </pic:blipFill>
                  <pic:spPr>
                    <a:xfrm>
                      <a:off x="0" y="0"/>
                      <a:ext cx="5907024" cy="1817546"/>
                    </a:xfrm>
                    <a:prstGeom prst="rect">
                      <a:avLst/>
                    </a:prstGeom>
                  </pic:spPr>
                </pic:pic>
              </a:graphicData>
            </a:graphic>
          </wp:inline>
        </w:drawing>
      </w:r>
    </w:p>
    <w:p w14:paraId="4618E792" w14:textId="77777777" w:rsidR="007D78F6" w:rsidRPr="00187B71" w:rsidRDefault="007D78F6" w:rsidP="007E797D">
      <w:pPr>
        <w:pStyle w:val="NoSpacing"/>
      </w:pPr>
    </w:p>
    <w:p w14:paraId="5B4395ED" w14:textId="77777777" w:rsidR="00A71E9A" w:rsidRPr="00187B71" w:rsidRDefault="00A71E9A" w:rsidP="007E797D"/>
    <w:sdt>
      <w:sdtPr>
        <w:rPr>
          <w:b w:val="0"/>
          <w:bCs w:val="0"/>
          <w:caps w:val="0"/>
          <w:color w:val="auto"/>
          <w:spacing w:val="0"/>
          <w:sz w:val="24"/>
          <w:szCs w:val="24"/>
        </w:rPr>
        <w:id w:val="807361551"/>
        <w:docPartObj>
          <w:docPartGallery w:val="Table of Contents"/>
          <w:docPartUnique/>
        </w:docPartObj>
      </w:sdtPr>
      <w:sdtEndPr>
        <w:rPr>
          <w:noProof/>
        </w:rPr>
      </w:sdtEndPr>
      <w:sdtContent>
        <w:p w14:paraId="074424D4" w14:textId="6973BC67" w:rsidR="00653DFB" w:rsidRPr="00187B71" w:rsidRDefault="00653DFB" w:rsidP="007E797D">
          <w:pPr>
            <w:pStyle w:val="TOCHeading"/>
            <w:rPr>
              <w:sz w:val="24"/>
              <w:szCs w:val="24"/>
            </w:rPr>
          </w:pPr>
          <w:r w:rsidRPr="00187B71">
            <w:rPr>
              <w:sz w:val="24"/>
              <w:szCs w:val="24"/>
            </w:rPr>
            <w:t>Table of Contents</w:t>
          </w:r>
        </w:p>
        <w:p w14:paraId="09EA0226" w14:textId="761C2D4E" w:rsidR="00A51060" w:rsidRPr="00187B71" w:rsidRDefault="00653DFB">
          <w:pPr>
            <w:pStyle w:val="TOC1"/>
            <w:tabs>
              <w:tab w:val="right" w:leader="dot" w:pos="9016"/>
            </w:tabs>
            <w:rPr>
              <w:rFonts w:asciiTheme="minorHAnsi" w:eastAsiaTheme="minorEastAsia" w:hAnsiTheme="minorHAnsi" w:cstheme="minorBidi"/>
              <w:b w:val="0"/>
              <w:bCs w:val="0"/>
              <w:i w:val="0"/>
              <w:iCs w:val="0"/>
              <w:noProof/>
              <w:kern w:val="2"/>
              <w14:ligatures w14:val="standardContextual"/>
            </w:rPr>
          </w:pPr>
          <w:r w:rsidRPr="00187B71">
            <w:rPr>
              <w:b w:val="0"/>
              <w:bCs w:val="0"/>
            </w:rPr>
            <w:fldChar w:fldCharType="begin"/>
          </w:r>
          <w:r w:rsidRPr="00187B71">
            <w:instrText xml:space="preserve"> TOC \o "1-3" \h \z \u </w:instrText>
          </w:r>
          <w:r w:rsidRPr="00187B71">
            <w:rPr>
              <w:b w:val="0"/>
              <w:bCs w:val="0"/>
            </w:rPr>
            <w:fldChar w:fldCharType="separate"/>
          </w:r>
          <w:hyperlink w:anchor="_Toc165272764" w:history="1">
            <w:r w:rsidR="00A51060" w:rsidRPr="00187B71">
              <w:rPr>
                <w:rStyle w:val="Hyperlink"/>
                <w:noProof/>
              </w:rPr>
              <w:t>6.1 Final Implementation</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64 \h </w:instrText>
            </w:r>
            <w:r w:rsidR="00A51060" w:rsidRPr="00187B71">
              <w:rPr>
                <w:noProof/>
                <w:webHidden/>
              </w:rPr>
            </w:r>
            <w:r w:rsidR="00A51060" w:rsidRPr="00187B71">
              <w:rPr>
                <w:noProof/>
                <w:webHidden/>
              </w:rPr>
              <w:fldChar w:fldCharType="separate"/>
            </w:r>
            <w:r w:rsidR="00A51060" w:rsidRPr="00187B71">
              <w:rPr>
                <w:noProof/>
                <w:webHidden/>
              </w:rPr>
              <w:t>2</w:t>
            </w:r>
            <w:r w:rsidR="00A51060" w:rsidRPr="00187B71">
              <w:rPr>
                <w:noProof/>
                <w:webHidden/>
              </w:rPr>
              <w:fldChar w:fldCharType="end"/>
            </w:r>
          </w:hyperlink>
        </w:p>
        <w:p w14:paraId="71611F81" w14:textId="1D0FADEE" w:rsidR="00A51060" w:rsidRPr="00187B71" w:rsidRDefault="00000000">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272765" w:history="1">
            <w:r w:rsidR="00A51060" w:rsidRPr="00187B71">
              <w:rPr>
                <w:rStyle w:val="Hyperlink"/>
                <w:noProof/>
                <w:sz w:val="24"/>
                <w:szCs w:val="24"/>
              </w:rPr>
              <w:t>6.2.1 introduction</w:t>
            </w:r>
            <w:r w:rsidR="00A51060" w:rsidRPr="00187B71">
              <w:rPr>
                <w:noProof/>
                <w:webHidden/>
                <w:sz w:val="24"/>
                <w:szCs w:val="24"/>
              </w:rPr>
              <w:tab/>
            </w:r>
            <w:r w:rsidR="00A51060" w:rsidRPr="00187B71">
              <w:rPr>
                <w:noProof/>
                <w:webHidden/>
                <w:sz w:val="24"/>
                <w:szCs w:val="24"/>
              </w:rPr>
              <w:fldChar w:fldCharType="begin"/>
            </w:r>
            <w:r w:rsidR="00A51060" w:rsidRPr="00187B71">
              <w:rPr>
                <w:noProof/>
                <w:webHidden/>
                <w:sz w:val="24"/>
                <w:szCs w:val="24"/>
              </w:rPr>
              <w:instrText xml:space="preserve"> PAGEREF _Toc165272765 \h </w:instrText>
            </w:r>
            <w:r w:rsidR="00A51060" w:rsidRPr="00187B71">
              <w:rPr>
                <w:noProof/>
                <w:webHidden/>
                <w:sz w:val="24"/>
                <w:szCs w:val="24"/>
              </w:rPr>
            </w:r>
            <w:r w:rsidR="00A51060" w:rsidRPr="00187B71">
              <w:rPr>
                <w:noProof/>
                <w:webHidden/>
                <w:sz w:val="24"/>
                <w:szCs w:val="24"/>
              </w:rPr>
              <w:fldChar w:fldCharType="separate"/>
            </w:r>
            <w:r w:rsidR="00A51060" w:rsidRPr="00187B71">
              <w:rPr>
                <w:noProof/>
                <w:webHidden/>
                <w:sz w:val="24"/>
                <w:szCs w:val="24"/>
              </w:rPr>
              <w:t>2</w:t>
            </w:r>
            <w:r w:rsidR="00A51060" w:rsidRPr="00187B71">
              <w:rPr>
                <w:noProof/>
                <w:webHidden/>
                <w:sz w:val="24"/>
                <w:szCs w:val="24"/>
              </w:rPr>
              <w:fldChar w:fldCharType="end"/>
            </w:r>
          </w:hyperlink>
        </w:p>
        <w:p w14:paraId="36027E71" w14:textId="17638B81" w:rsidR="00A51060" w:rsidRPr="00187B71" w:rsidRDefault="00000000">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272766" w:history="1">
            <w:r w:rsidR="00A51060" w:rsidRPr="00187B71">
              <w:rPr>
                <w:rStyle w:val="Hyperlink"/>
                <w:noProof/>
                <w:sz w:val="24"/>
                <w:szCs w:val="24"/>
              </w:rPr>
              <w:t>6.2 Application Design preparation</w:t>
            </w:r>
            <w:r w:rsidR="00A51060" w:rsidRPr="00187B71">
              <w:rPr>
                <w:noProof/>
                <w:webHidden/>
                <w:sz w:val="24"/>
                <w:szCs w:val="24"/>
              </w:rPr>
              <w:tab/>
            </w:r>
            <w:r w:rsidR="00A51060" w:rsidRPr="00187B71">
              <w:rPr>
                <w:noProof/>
                <w:webHidden/>
                <w:sz w:val="24"/>
                <w:szCs w:val="24"/>
              </w:rPr>
              <w:fldChar w:fldCharType="begin"/>
            </w:r>
            <w:r w:rsidR="00A51060" w:rsidRPr="00187B71">
              <w:rPr>
                <w:noProof/>
                <w:webHidden/>
                <w:sz w:val="24"/>
                <w:szCs w:val="24"/>
              </w:rPr>
              <w:instrText xml:space="preserve"> PAGEREF _Toc165272766 \h </w:instrText>
            </w:r>
            <w:r w:rsidR="00A51060" w:rsidRPr="00187B71">
              <w:rPr>
                <w:noProof/>
                <w:webHidden/>
                <w:sz w:val="24"/>
                <w:szCs w:val="24"/>
              </w:rPr>
            </w:r>
            <w:r w:rsidR="00A51060" w:rsidRPr="00187B71">
              <w:rPr>
                <w:noProof/>
                <w:webHidden/>
                <w:sz w:val="24"/>
                <w:szCs w:val="24"/>
              </w:rPr>
              <w:fldChar w:fldCharType="separate"/>
            </w:r>
            <w:r w:rsidR="00A51060" w:rsidRPr="00187B71">
              <w:rPr>
                <w:noProof/>
                <w:webHidden/>
                <w:sz w:val="24"/>
                <w:szCs w:val="24"/>
              </w:rPr>
              <w:t>2</w:t>
            </w:r>
            <w:r w:rsidR="00A51060" w:rsidRPr="00187B71">
              <w:rPr>
                <w:noProof/>
                <w:webHidden/>
                <w:sz w:val="24"/>
                <w:szCs w:val="24"/>
              </w:rPr>
              <w:fldChar w:fldCharType="end"/>
            </w:r>
          </w:hyperlink>
        </w:p>
        <w:p w14:paraId="18B98228" w14:textId="567B4B16" w:rsidR="00A51060" w:rsidRPr="00187B71" w:rsidRDefault="00000000">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272767" w:history="1">
            <w:r w:rsidR="00A51060" w:rsidRPr="00187B71">
              <w:rPr>
                <w:rStyle w:val="Hyperlink"/>
                <w:noProof/>
                <w:sz w:val="24"/>
                <w:szCs w:val="24"/>
              </w:rPr>
              <w:t>6.3 Tools Used</w:t>
            </w:r>
            <w:r w:rsidR="00A51060" w:rsidRPr="00187B71">
              <w:rPr>
                <w:noProof/>
                <w:webHidden/>
                <w:sz w:val="24"/>
                <w:szCs w:val="24"/>
              </w:rPr>
              <w:tab/>
            </w:r>
            <w:r w:rsidR="00A51060" w:rsidRPr="00187B71">
              <w:rPr>
                <w:noProof/>
                <w:webHidden/>
                <w:sz w:val="24"/>
                <w:szCs w:val="24"/>
              </w:rPr>
              <w:fldChar w:fldCharType="begin"/>
            </w:r>
            <w:r w:rsidR="00A51060" w:rsidRPr="00187B71">
              <w:rPr>
                <w:noProof/>
                <w:webHidden/>
                <w:sz w:val="24"/>
                <w:szCs w:val="24"/>
              </w:rPr>
              <w:instrText xml:space="preserve"> PAGEREF _Toc165272767 \h </w:instrText>
            </w:r>
            <w:r w:rsidR="00A51060" w:rsidRPr="00187B71">
              <w:rPr>
                <w:noProof/>
                <w:webHidden/>
                <w:sz w:val="24"/>
                <w:szCs w:val="24"/>
              </w:rPr>
            </w:r>
            <w:r w:rsidR="00A51060" w:rsidRPr="00187B71">
              <w:rPr>
                <w:noProof/>
                <w:webHidden/>
                <w:sz w:val="24"/>
                <w:szCs w:val="24"/>
              </w:rPr>
              <w:fldChar w:fldCharType="separate"/>
            </w:r>
            <w:r w:rsidR="00A51060" w:rsidRPr="00187B71">
              <w:rPr>
                <w:noProof/>
                <w:webHidden/>
                <w:sz w:val="24"/>
                <w:szCs w:val="24"/>
              </w:rPr>
              <w:t>4</w:t>
            </w:r>
            <w:r w:rsidR="00A51060" w:rsidRPr="00187B71">
              <w:rPr>
                <w:noProof/>
                <w:webHidden/>
                <w:sz w:val="24"/>
                <w:szCs w:val="24"/>
              </w:rPr>
              <w:fldChar w:fldCharType="end"/>
            </w:r>
          </w:hyperlink>
        </w:p>
        <w:p w14:paraId="1FC2E87D" w14:textId="04B8C388" w:rsidR="00A51060" w:rsidRPr="00187B71" w:rsidRDefault="00000000">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272768" w:history="1">
            <w:r w:rsidR="00A51060" w:rsidRPr="00187B71">
              <w:rPr>
                <w:rStyle w:val="Hyperlink"/>
                <w:noProof/>
                <w:sz w:val="24"/>
                <w:szCs w:val="24"/>
              </w:rPr>
              <w:t>6.4 Iteration and improvements</w:t>
            </w:r>
            <w:r w:rsidR="00A51060" w:rsidRPr="00187B71">
              <w:rPr>
                <w:noProof/>
                <w:webHidden/>
                <w:sz w:val="24"/>
                <w:szCs w:val="24"/>
              </w:rPr>
              <w:tab/>
            </w:r>
            <w:r w:rsidR="00A51060" w:rsidRPr="00187B71">
              <w:rPr>
                <w:noProof/>
                <w:webHidden/>
                <w:sz w:val="24"/>
                <w:szCs w:val="24"/>
              </w:rPr>
              <w:fldChar w:fldCharType="begin"/>
            </w:r>
            <w:r w:rsidR="00A51060" w:rsidRPr="00187B71">
              <w:rPr>
                <w:noProof/>
                <w:webHidden/>
                <w:sz w:val="24"/>
                <w:szCs w:val="24"/>
              </w:rPr>
              <w:instrText xml:space="preserve"> PAGEREF _Toc165272768 \h </w:instrText>
            </w:r>
            <w:r w:rsidR="00A51060" w:rsidRPr="00187B71">
              <w:rPr>
                <w:noProof/>
                <w:webHidden/>
                <w:sz w:val="24"/>
                <w:szCs w:val="24"/>
              </w:rPr>
            </w:r>
            <w:r w:rsidR="00A51060" w:rsidRPr="00187B71">
              <w:rPr>
                <w:noProof/>
                <w:webHidden/>
                <w:sz w:val="24"/>
                <w:szCs w:val="24"/>
              </w:rPr>
              <w:fldChar w:fldCharType="separate"/>
            </w:r>
            <w:r w:rsidR="00A51060" w:rsidRPr="00187B71">
              <w:rPr>
                <w:noProof/>
                <w:webHidden/>
                <w:sz w:val="24"/>
                <w:szCs w:val="24"/>
              </w:rPr>
              <w:t>4</w:t>
            </w:r>
            <w:r w:rsidR="00A51060" w:rsidRPr="00187B71">
              <w:rPr>
                <w:noProof/>
                <w:webHidden/>
                <w:sz w:val="24"/>
                <w:szCs w:val="24"/>
              </w:rPr>
              <w:fldChar w:fldCharType="end"/>
            </w:r>
          </w:hyperlink>
        </w:p>
        <w:p w14:paraId="135DC07B" w14:textId="5650E24D" w:rsidR="00A51060" w:rsidRPr="00187B71" w:rsidRDefault="00000000">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272769" w:history="1">
            <w:r w:rsidR="00A51060" w:rsidRPr="00187B71">
              <w:rPr>
                <w:rStyle w:val="Hyperlink"/>
                <w:noProof/>
                <w:sz w:val="24"/>
                <w:szCs w:val="24"/>
              </w:rPr>
              <w:t>6.6 Database Design &amp; Configuration</w:t>
            </w:r>
            <w:r w:rsidR="00A51060" w:rsidRPr="00187B71">
              <w:rPr>
                <w:noProof/>
                <w:webHidden/>
                <w:sz w:val="24"/>
                <w:szCs w:val="24"/>
              </w:rPr>
              <w:tab/>
            </w:r>
            <w:r w:rsidR="00A51060" w:rsidRPr="00187B71">
              <w:rPr>
                <w:noProof/>
                <w:webHidden/>
                <w:sz w:val="24"/>
                <w:szCs w:val="24"/>
              </w:rPr>
              <w:fldChar w:fldCharType="begin"/>
            </w:r>
            <w:r w:rsidR="00A51060" w:rsidRPr="00187B71">
              <w:rPr>
                <w:noProof/>
                <w:webHidden/>
                <w:sz w:val="24"/>
                <w:szCs w:val="24"/>
              </w:rPr>
              <w:instrText xml:space="preserve"> PAGEREF _Toc165272769 \h </w:instrText>
            </w:r>
            <w:r w:rsidR="00A51060" w:rsidRPr="00187B71">
              <w:rPr>
                <w:noProof/>
                <w:webHidden/>
                <w:sz w:val="24"/>
                <w:szCs w:val="24"/>
              </w:rPr>
            </w:r>
            <w:r w:rsidR="00A51060" w:rsidRPr="00187B71">
              <w:rPr>
                <w:noProof/>
                <w:webHidden/>
                <w:sz w:val="24"/>
                <w:szCs w:val="24"/>
              </w:rPr>
              <w:fldChar w:fldCharType="separate"/>
            </w:r>
            <w:r w:rsidR="00A51060" w:rsidRPr="00187B71">
              <w:rPr>
                <w:noProof/>
                <w:webHidden/>
                <w:sz w:val="24"/>
                <w:szCs w:val="24"/>
              </w:rPr>
              <w:t>6</w:t>
            </w:r>
            <w:r w:rsidR="00A51060" w:rsidRPr="00187B71">
              <w:rPr>
                <w:noProof/>
                <w:webHidden/>
                <w:sz w:val="24"/>
                <w:szCs w:val="24"/>
              </w:rPr>
              <w:fldChar w:fldCharType="end"/>
            </w:r>
          </w:hyperlink>
        </w:p>
        <w:p w14:paraId="0EADE396" w14:textId="31D0F313" w:rsidR="00A51060" w:rsidRPr="00187B71" w:rsidRDefault="00000000">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272770" w:history="1">
            <w:r w:rsidR="00A51060" w:rsidRPr="00187B71">
              <w:rPr>
                <w:rStyle w:val="Hyperlink"/>
                <w:noProof/>
                <w:sz w:val="24"/>
                <w:szCs w:val="24"/>
              </w:rPr>
              <w:t>6.7 Business Rules/Algorithm</w:t>
            </w:r>
            <w:r w:rsidR="00A51060" w:rsidRPr="00187B71">
              <w:rPr>
                <w:noProof/>
                <w:webHidden/>
                <w:sz w:val="24"/>
                <w:szCs w:val="24"/>
              </w:rPr>
              <w:tab/>
            </w:r>
            <w:r w:rsidR="00A51060" w:rsidRPr="00187B71">
              <w:rPr>
                <w:noProof/>
                <w:webHidden/>
                <w:sz w:val="24"/>
                <w:szCs w:val="24"/>
              </w:rPr>
              <w:fldChar w:fldCharType="begin"/>
            </w:r>
            <w:r w:rsidR="00A51060" w:rsidRPr="00187B71">
              <w:rPr>
                <w:noProof/>
                <w:webHidden/>
                <w:sz w:val="24"/>
                <w:szCs w:val="24"/>
              </w:rPr>
              <w:instrText xml:space="preserve"> PAGEREF _Toc165272770 \h </w:instrText>
            </w:r>
            <w:r w:rsidR="00A51060" w:rsidRPr="00187B71">
              <w:rPr>
                <w:noProof/>
                <w:webHidden/>
                <w:sz w:val="24"/>
                <w:szCs w:val="24"/>
              </w:rPr>
            </w:r>
            <w:r w:rsidR="00A51060" w:rsidRPr="00187B71">
              <w:rPr>
                <w:noProof/>
                <w:webHidden/>
                <w:sz w:val="24"/>
                <w:szCs w:val="24"/>
              </w:rPr>
              <w:fldChar w:fldCharType="separate"/>
            </w:r>
            <w:r w:rsidR="00A51060" w:rsidRPr="00187B71">
              <w:rPr>
                <w:noProof/>
                <w:webHidden/>
                <w:sz w:val="24"/>
                <w:szCs w:val="24"/>
              </w:rPr>
              <w:t>8</w:t>
            </w:r>
            <w:r w:rsidR="00A51060" w:rsidRPr="00187B71">
              <w:rPr>
                <w:noProof/>
                <w:webHidden/>
                <w:sz w:val="24"/>
                <w:szCs w:val="24"/>
              </w:rPr>
              <w:fldChar w:fldCharType="end"/>
            </w:r>
          </w:hyperlink>
        </w:p>
        <w:p w14:paraId="4000AE1C" w14:textId="4FC4B960" w:rsidR="00A51060" w:rsidRPr="00187B71" w:rsidRDefault="00000000">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272771" w:history="1">
            <w:r w:rsidR="00A51060" w:rsidRPr="00187B71">
              <w:rPr>
                <w:rStyle w:val="Hyperlink"/>
                <w:noProof/>
                <w:sz w:val="24"/>
                <w:szCs w:val="24"/>
              </w:rPr>
              <w:t>6.7 Features</w:t>
            </w:r>
            <w:r w:rsidR="00A51060" w:rsidRPr="00187B71">
              <w:rPr>
                <w:noProof/>
                <w:webHidden/>
                <w:sz w:val="24"/>
                <w:szCs w:val="24"/>
              </w:rPr>
              <w:tab/>
            </w:r>
            <w:r w:rsidR="00A51060" w:rsidRPr="00187B71">
              <w:rPr>
                <w:noProof/>
                <w:webHidden/>
                <w:sz w:val="24"/>
                <w:szCs w:val="24"/>
              </w:rPr>
              <w:fldChar w:fldCharType="begin"/>
            </w:r>
            <w:r w:rsidR="00A51060" w:rsidRPr="00187B71">
              <w:rPr>
                <w:noProof/>
                <w:webHidden/>
                <w:sz w:val="24"/>
                <w:szCs w:val="24"/>
              </w:rPr>
              <w:instrText xml:space="preserve"> PAGEREF _Toc165272771 \h </w:instrText>
            </w:r>
            <w:r w:rsidR="00A51060" w:rsidRPr="00187B71">
              <w:rPr>
                <w:noProof/>
                <w:webHidden/>
                <w:sz w:val="24"/>
                <w:szCs w:val="24"/>
              </w:rPr>
            </w:r>
            <w:r w:rsidR="00A51060" w:rsidRPr="00187B71">
              <w:rPr>
                <w:noProof/>
                <w:webHidden/>
                <w:sz w:val="24"/>
                <w:szCs w:val="24"/>
              </w:rPr>
              <w:fldChar w:fldCharType="separate"/>
            </w:r>
            <w:r w:rsidR="00A51060" w:rsidRPr="00187B71">
              <w:rPr>
                <w:noProof/>
                <w:webHidden/>
                <w:sz w:val="24"/>
                <w:szCs w:val="24"/>
              </w:rPr>
              <w:t>9</w:t>
            </w:r>
            <w:r w:rsidR="00A51060" w:rsidRPr="00187B71">
              <w:rPr>
                <w:noProof/>
                <w:webHidden/>
                <w:sz w:val="24"/>
                <w:szCs w:val="24"/>
              </w:rPr>
              <w:fldChar w:fldCharType="end"/>
            </w:r>
          </w:hyperlink>
        </w:p>
        <w:p w14:paraId="75243FFC" w14:textId="02CF752A"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72" w:history="1">
            <w:r w:rsidR="00A51060" w:rsidRPr="00187B71">
              <w:rPr>
                <w:rStyle w:val="Hyperlink"/>
                <w:noProof/>
              </w:rPr>
              <w:t>6.7.1 Index.js</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72 \h </w:instrText>
            </w:r>
            <w:r w:rsidR="00A51060" w:rsidRPr="00187B71">
              <w:rPr>
                <w:noProof/>
                <w:webHidden/>
              </w:rPr>
            </w:r>
            <w:r w:rsidR="00A51060" w:rsidRPr="00187B71">
              <w:rPr>
                <w:noProof/>
                <w:webHidden/>
              </w:rPr>
              <w:fldChar w:fldCharType="separate"/>
            </w:r>
            <w:r w:rsidR="00A51060" w:rsidRPr="00187B71">
              <w:rPr>
                <w:noProof/>
                <w:webHidden/>
              </w:rPr>
              <w:t>9</w:t>
            </w:r>
            <w:r w:rsidR="00A51060" w:rsidRPr="00187B71">
              <w:rPr>
                <w:noProof/>
                <w:webHidden/>
              </w:rPr>
              <w:fldChar w:fldCharType="end"/>
            </w:r>
          </w:hyperlink>
        </w:p>
        <w:p w14:paraId="0AB7A242" w14:textId="748DA467"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73" w:history="1">
            <w:r w:rsidR="00A51060" w:rsidRPr="00187B71">
              <w:rPr>
                <w:rStyle w:val="Hyperlink"/>
                <w:noProof/>
              </w:rPr>
              <w:t>6.7.2 Homepage.js</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73 \h </w:instrText>
            </w:r>
            <w:r w:rsidR="00A51060" w:rsidRPr="00187B71">
              <w:rPr>
                <w:noProof/>
                <w:webHidden/>
              </w:rPr>
            </w:r>
            <w:r w:rsidR="00A51060" w:rsidRPr="00187B71">
              <w:rPr>
                <w:noProof/>
                <w:webHidden/>
              </w:rPr>
              <w:fldChar w:fldCharType="separate"/>
            </w:r>
            <w:r w:rsidR="00A51060" w:rsidRPr="00187B71">
              <w:rPr>
                <w:noProof/>
                <w:webHidden/>
              </w:rPr>
              <w:t>10</w:t>
            </w:r>
            <w:r w:rsidR="00A51060" w:rsidRPr="00187B71">
              <w:rPr>
                <w:noProof/>
                <w:webHidden/>
              </w:rPr>
              <w:fldChar w:fldCharType="end"/>
            </w:r>
          </w:hyperlink>
        </w:p>
        <w:p w14:paraId="41D86D42" w14:textId="6E614155"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74" w:history="1">
            <w:r w:rsidR="00A51060" w:rsidRPr="00187B71">
              <w:rPr>
                <w:rStyle w:val="Hyperlink"/>
                <w:noProof/>
              </w:rPr>
              <w:t>6.7.3 Explore.js</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74 \h </w:instrText>
            </w:r>
            <w:r w:rsidR="00A51060" w:rsidRPr="00187B71">
              <w:rPr>
                <w:noProof/>
                <w:webHidden/>
              </w:rPr>
            </w:r>
            <w:r w:rsidR="00A51060" w:rsidRPr="00187B71">
              <w:rPr>
                <w:noProof/>
                <w:webHidden/>
              </w:rPr>
              <w:fldChar w:fldCharType="separate"/>
            </w:r>
            <w:r w:rsidR="00A51060" w:rsidRPr="00187B71">
              <w:rPr>
                <w:noProof/>
                <w:webHidden/>
              </w:rPr>
              <w:t>11</w:t>
            </w:r>
            <w:r w:rsidR="00A51060" w:rsidRPr="00187B71">
              <w:rPr>
                <w:noProof/>
                <w:webHidden/>
              </w:rPr>
              <w:fldChar w:fldCharType="end"/>
            </w:r>
          </w:hyperlink>
        </w:p>
        <w:p w14:paraId="26E4480E" w14:textId="2FB3BB98"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75" w:history="1">
            <w:r w:rsidR="00A51060" w:rsidRPr="00187B71">
              <w:rPr>
                <w:rStyle w:val="Hyperlink"/>
                <w:noProof/>
              </w:rPr>
              <w:t>6.7.4 Rating.js</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75 \h </w:instrText>
            </w:r>
            <w:r w:rsidR="00A51060" w:rsidRPr="00187B71">
              <w:rPr>
                <w:noProof/>
                <w:webHidden/>
              </w:rPr>
            </w:r>
            <w:r w:rsidR="00A51060" w:rsidRPr="00187B71">
              <w:rPr>
                <w:noProof/>
                <w:webHidden/>
              </w:rPr>
              <w:fldChar w:fldCharType="separate"/>
            </w:r>
            <w:r w:rsidR="00A51060" w:rsidRPr="00187B71">
              <w:rPr>
                <w:noProof/>
                <w:webHidden/>
              </w:rPr>
              <w:t>12</w:t>
            </w:r>
            <w:r w:rsidR="00A51060" w:rsidRPr="00187B71">
              <w:rPr>
                <w:noProof/>
                <w:webHidden/>
              </w:rPr>
              <w:fldChar w:fldCharType="end"/>
            </w:r>
          </w:hyperlink>
        </w:p>
        <w:p w14:paraId="1EAD1B14" w14:textId="0D4B26C5"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76" w:history="1">
            <w:r w:rsidR="00A51060" w:rsidRPr="00187B71">
              <w:rPr>
                <w:rStyle w:val="Hyperlink"/>
                <w:noProof/>
              </w:rPr>
              <w:t>6.7.5 Profile.js</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76 \h </w:instrText>
            </w:r>
            <w:r w:rsidR="00A51060" w:rsidRPr="00187B71">
              <w:rPr>
                <w:noProof/>
                <w:webHidden/>
              </w:rPr>
            </w:r>
            <w:r w:rsidR="00A51060" w:rsidRPr="00187B71">
              <w:rPr>
                <w:noProof/>
                <w:webHidden/>
              </w:rPr>
              <w:fldChar w:fldCharType="separate"/>
            </w:r>
            <w:r w:rsidR="00A51060" w:rsidRPr="00187B71">
              <w:rPr>
                <w:noProof/>
                <w:webHidden/>
              </w:rPr>
              <w:t>12</w:t>
            </w:r>
            <w:r w:rsidR="00A51060" w:rsidRPr="00187B71">
              <w:rPr>
                <w:noProof/>
                <w:webHidden/>
              </w:rPr>
              <w:fldChar w:fldCharType="end"/>
            </w:r>
          </w:hyperlink>
        </w:p>
        <w:p w14:paraId="71F48782" w14:textId="233D8619"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77" w:history="1">
            <w:r w:rsidR="00A51060" w:rsidRPr="00187B71">
              <w:rPr>
                <w:rStyle w:val="Hyperlink"/>
                <w:noProof/>
              </w:rPr>
              <w:t>6.7.6 Login.js</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77 \h </w:instrText>
            </w:r>
            <w:r w:rsidR="00A51060" w:rsidRPr="00187B71">
              <w:rPr>
                <w:noProof/>
                <w:webHidden/>
              </w:rPr>
            </w:r>
            <w:r w:rsidR="00A51060" w:rsidRPr="00187B71">
              <w:rPr>
                <w:noProof/>
                <w:webHidden/>
              </w:rPr>
              <w:fldChar w:fldCharType="separate"/>
            </w:r>
            <w:r w:rsidR="00A51060" w:rsidRPr="00187B71">
              <w:rPr>
                <w:noProof/>
                <w:webHidden/>
              </w:rPr>
              <w:t>13</w:t>
            </w:r>
            <w:r w:rsidR="00A51060" w:rsidRPr="00187B71">
              <w:rPr>
                <w:noProof/>
                <w:webHidden/>
              </w:rPr>
              <w:fldChar w:fldCharType="end"/>
            </w:r>
          </w:hyperlink>
        </w:p>
        <w:p w14:paraId="4CFF7DBD" w14:textId="0F5A6800"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78" w:history="1">
            <w:r w:rsidR="00A51060" w:rsidRPr="00187B71">
              <w:rPr>
                <w:rStyle w:val="Hyperlink"/>
                <w:noProof/>
              </w:rPr>
              <w:t>6.7.7 APPLICATION SCREEENSHOTS</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78 \h </w:instrText>
            </w:r>
            <w:r w:rsidR="00A51060" w:rsidRPr="00187B71">
              <w:rPr>
                <w:noProof/>
                <w:webHidden/>
              </w:rPr>
            </w:r>
            <w:r w:rsidR="00A51060" w:rsidRPr="00187B71">
              <w:rPr>
                <w:noProof/>
                <w:webHidden/>
              </w:rPr>
              <w:fldChar w:fldCharType="separate"/>
            </w:r>
            <w:r w:rsidR="00A51060" w:rsidRPr="00187B71">
              <w:rPr>
                <w:noProof/>
                <w:webHidden/>
              </w:rPr>
              <w:t>14</w:t>
            </w:r>
            <w:r w:rsidR="00A51060" w:rsidRPr="00187B71">
              <w:rPr>
                <w:noProof/>
                <w:webHidden/>
              </w:rPr>
              <w:fldChar w:fldCharType="end"/>
            </w:r>
          </w:hyperlink>
        </w:p>
        <w:p w14:paraId="00878AB7" w14:textId="653F75BA" w:rsidR="00A51060" w:rsidRPr="00187B71" w:rsidRDefault="00000000">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272779" w:history="1">
            <w:r w:rsidR="00A51060" w:rsidRPr="00187B71">
              <w:rPr>
                <w:rStyle w:val="Hyperlink"/>
                <w:noProof/>
                <w:sz w:val="24"/>
                <w:szCs w:val="24"/>
              </w:rPr>
              <w:t>6.8 Testing</w:t>
            </w:r>
            <w:r w:rsidR="00A51060" w:rsidRPr="00187B71">
              <w:rPr>
                <w:noProof/>
                <w:webHidden/>
                <w:sz w:val="24"/>
                <w:szCs w:val="24"/>
              </w:rPr>
              <w:tab/>
            </w:r>
            <w:r w:rsidR="00A51060" w:rsidRPr="00187B71">
              <w:rPr>
                <w:noProof/>
                <w:webHidden/>
                <w:sz w:val="24"/>
                <w:szCs w:val="24"/>
              </w:rPr>
              <w:fldChar w:fldCharType="begin"/>
            </w:r>
            <w:r w:rsidR="00A51060" w:rsidRPr="00187B71">
              <w:rPr>
                <w:noProof/>
                <w:webHidden/>
                <w:sz w:val="24"/>
                <w:szCs w:val="24"/>
              </w:rPr>
              <w:instrText xml:space="preserve"> PAGEREF _Toc165272779 \h </w:instrText>
            </w:r>
            <w:r w:rsidR="00A51060" w:rsidRPr="00187B71">
              <w:rPr>
                <w:noProof/>
                <w:webHidden/>
                <w:sz w:val="24"/>
                <w:szCs w:val="24"/>
              </w:rPr>
            </w:r>
            <w:r w:rsidR="00A51060" w:rsidRPr="00187B71">
              <w:rPr>
                <w:noProof/>
                <w:webHidden/>
                <w:sz w:val="24"/>
                <w:szCs w:val="24"/>
              </w:rPr>
              <w:fldChar w:fldCharType="separate"/>
            </w:r>
            <w:r w:rsidR="00A51060" w:rsidRPr="00187B71">
              <w:rPr>
                <w:noProof/>
                <w:webHidden/>
                <w:sz w:val="24"/>
                <w:szCs w:val="24"/>
              </w:rPr>
              <w:t>16</w:t>
            </w:r>
            <w:r w:rsidR="00A51060" w:rsidRPr="00187B71">
              <w:rPr>
                <w:noProof/>
                <w:webHidden/>
                <w:sz w:val="24"/>
                <w:szCs w:val="24"/>
              </w:rPr>
              <w:fldChar w:fldCharType="end"/>
            </w:r>
          </w:hyperlink>
        </w:p>
        <w:p w14:paraId="6AE133CB" w14:textId="5D8D4595"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80" w:history="1">
            <w:r w:rsidR="00A51060" w:rsidRPr="00187B71">
              <w:rPr>
                <w:rStyle w:val="Hyperlink"/>
                <w:noProof/>
              </w:rPr>
              <w:t>6.8.1 Whitebox testing</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80 \h </w:instrText>
            </w:r>
            <w:r w:rsidR="00A51060" w:rsidRPr="00187B71">
              <w:rPr>
                <w:noProof/>
                <w:webHidden/>
              </w:rPr>
            </w:r>
            <w:r w:rsidR="00A51060" w:rsidRPr="00187B71">
              <w:rPr>
                <w:noProof/>
                <w:webHidden/>
              </w:rPr>
              <w:fldChar w:fldCharType="separate"/>
            </w:r>
            <w:r w:rsidR="00A51060" w:rsidRPr="00187B71">
              <w:rPr>
                <w:noProof/>
                <w:webHidden/>
              </w:rPr>
              <w:t>16</w:t>
            </w:r>
            <w:r w:rsidR="00A51060" w:rsidRPr="00187B71">
              <w:rPr>
                <w:noProof/>
                <w:webHidden/>
              </w:rPr>
              <w:fldChar w:fldCharType="end"/>
            </w:r>
          </w:hyperlink>
        </w:p>
        <w:p w14:paraId="5C8CDE1E" w14:textId="65D5ACDF"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81" w:history="1">
            <w:r w:rsidR="00A51060" w:rsidRPr="00187B71">
              <w:rPr>
                <w:rStyle w:val="Hyperlink"/>
                <w:noProof/>
              </w:rPr>
              <w:t>6.8.2 Blackbox testing</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81 \h </w:instrText>
            </w:r>
            <w:r w:rsidR="00A51060" w:rsidRPr="00187B71">
              <w:rPr>
                <w:noProof/>
                <w:webHidden/>
              </w:rPr>
            </w:r>
            <w:r w:rsidR="00A51060" w:rsidRPr="00187B71">
              <w:rPr>
                <w:noProof/>
                <w:webHidden/>
              </w:rPr>
              <w:fldChar w:fldCharType="separate"/>
            </w:r>
            <w:r w:rsidR="00A51060" w:rsidRPr="00187B71">
              <w:rPr>
                <w:noProof/>
                <w:webHidden/>
              </w:rPr>
              <w:t>17</w:t>
            </w:r>
            <w:r w:rsidR="00A51060" w:rsidRPr="00187B71">
              <w:rPr>
                <w:noProof/>
                <w:webHidden/>
              </w:rPr>
              <w:fldChar w:fldCharType="end"/>
            </w:r>
          </w:hyperlink>
        </w:p>
        <w:p w14:paraId="2332155E" w14:textId="511F8968"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82" w:history="1">
            <w:r w:rsidR="00A51060" w:rsidRPr="00187B71">
              <w:rPr>
                <w:rStyle w:val="Hyperlink"/>
                <w:noProof/>
              </w:rPr>
              <w:t>6.8.3 User Testing</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82 \h </w:instrText>
            </w:r>
            <w:r w:rsidR="00A51060" w:rsidRPr="00187B71">
              <w:rPr>
                <w:noProof/>
                <w:webHidden/>
              </w:rPr>
            </w:r>
            <w:r w:rsidR="00A51060" w:rsidRPr="00187B71">
              <w:rPr>
                <w:noProof/>
                <w:webHidden/>
              </w:rPr>
              <w:fldChar w:fldCharType="separate"/>
            </w:r>
            <w:r w:rsidR="00A51060" w:rsidRPr="00187B71">
              <w:rPr>
                <w:noProof/>
                <w:webHidden/>
              </w:rPr>
              <w:t>17</w:t>
            </w:r>
            <w:r w:rsidR="00A51060" w:rsidRPr="00187B71">
              <w:rPr>
                <w:noProof/>
                <w:webHidden/>
              </w:rPr>
              <w:fldChar w:fldCharType="end"/>
            </w:r>
          </w:hyperlink>
        </w:p>
        <w:p w14:paraId="536A8346" w14:textId="1C3BB076" w:rsidR="00A51060" w:rsidRPr="00187B71" w:rsidRDefault="00000000">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272783" w:history="1">
            <w:r w:rsidR="00A51060" w:rsidRPr="00187B71">
              <w:rPr>
                <w:rStyle w:val="Hyperlink"/>
                <w:noProof/>
                <w:sz w:val="24"/>
                <w:szCs w:val="24"/>
              </w:rPr>
              <w:t>6.9 Evaluation</w:t>
            </w:r>
            <w:r w:rsidR="00A51060" w:rsidRPr="00187B71">
              <w:rPr>
                <w:noProof/>
                <w:webHidden/>
                <w:sz w:val="24"/>
                <w:szCs w:val="24"/>
              </w:rPr>
              <w:tab/>
            </w:r>
            <w:r w:rsidR="00A51060" w:rsidRPr="00187B71">
              <w:rPr>
                <w:noProof/>
                <w:webHidden/>
                <w:sz w:val="24"/>
                <w:szCs w:val="24"/>
              </w:rPr>
              <w:fldChar w:fldCharType="begin"/>
            </w:r>
            <w:r w:rsidR="00A51060" w:rsidRPr="00187B71">
              <w:rPr>
                <w:noProof/>
                <w:webHidden/>
                <w:sz w:val="24"/>
                <w:szCs w:val="24"/>
              </w:rPr>
              <w:instrText xml:space="preserve"> PAGEREF _Toc165272783 \h </w:instrText>
            </w:r>
            <w:r w:rsidR="00A51060" w:rsidRPr="00187B71">
              <w:rPr>
                <w:noProof/>
                <w:webHidden/>
                <w:sz w:val="24"/>
                <w:szCs w:val="24"/>
              </w:rPr>
            </w:r>
            <w:r w:rsidR="00A51060" w:rsidRPr="00187B71">
              <w:rPr>
                <w:noProof/>
                <w:webHidden/>
                <w:sz w:val="24"/>
                <w:szCs w:val="24"/>
              </w:rPr>
              <w:fldChar w:fldCharType="separate"/>
            </w:r>
            <w:r w:rsidR="00A51060" w:rsidRPr="00187B71">
              <w:rPr>
                <w:noProof/>
                <w:webHidden/>
                <w:sz w:val="24"/>
                <w:szCs w:val="24"/>
              </w:rPr>
              <w:t>18</w:t>
            </w:r>
            <w:r w:rsidR="00A51060" w:rsidRPr="00187B71">
              <w:rPr>
                <w:noProof/>
                <w:webHidden/>
                <w:sz w:val="24"/>
                <w:szCs w:val="24"/>
              </w:rPr>
              <w:fldChar w:fldCharType="end"/>
            </w:r>
          </w:hyperlink>
        </w:p>
        <w:p w14:paraId="383B0340" w14:textId="1498CDAE"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84" w:history="1">
            <w:r w:rsidR="00A51060" w:rsidRPr="00187B71">
              <w:rPr>
                <w:rStyle w:val="Hyperlink"/>
                <w:noProof/>
              </w:rPr>
              <w:t>6.9.1 Challenges</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84 \h </w:instrText>
            </w:r>
            <w:r w:rsidR="00A51060" w:rsidRPr="00187B71">
              <w:rPr>
                <w:noProof/>
                <w:webHidden/>
              </w:rPr>
            </w:r>
            <w:r w:rsidR="00A51060" w:rsidRPr="00187B71">
              <w:rPr>
                <w:noProof/>
                <w:webHidden/>
              </w:rPr>
              <w:fldChar w:fldCharType="separate"/>
            </w:r>
            <w:r w:rsidR="00A51060" w:rsidRPr="00187B71">
              <w:rPr>
                <w:noProof/>
                <w:webHidden/>
              </w:rPr>
              <w:t>18</w:t>
            </w:r>
            <w:r w:rsidR="00A51060" w:rsidRPr="00187B71">
              <w:rPr>
                <w:noProof/>
                <w:webHidden/>
              </w:rPr>
              <w:fldChar w:fldCharType="end"/>
            </w:r>
          </w:hyperlink>
        </w:p>
        <w:p w14:paraId="4AF87A87" w14:textId="4CDEC188"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85" w:history="1">
            <w:r w:rsidR="00A51060" w:rsidRPr="00187B71">
              <w:rPr>
                <w:rStyle w:val="Hyperlink"/>
                <w:noProof/>
              </w:rPr>
              <w:t>6.9.2 Limitations</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85 \h </w:instrText>
            </w:r>
            <w:r w:rsidR="00A51060" w:rsidRPr="00187B71">
              <w:rPr>
                <w:noProof/>
                <w:webHidden/>
              </w:rPr>
            </w:r>
            <w:r w:rsidR="00A51060" w:rsidRPr="00187B71">
              <w:rPr>
                <w:noProof/>
                <w:webHidden/>
              </w:rPr>
              <w:fldChar w:fldCharType="separate"/>
            </w:r>
            <w:r w:rsidR="00A51060" w:rsidRPr="00187B71">
              <w:rPr>
                <w:noProof/>
                <w:webHidden/>
              </w:rPr>
              <w:t>19</w:t>
            </w:r>
            <w:r w:rsidR="00A51060" w:rsidRPr="00187B71">
              <w:rPr>
                <w:noProof/>
                <w:webHidden/>
              </w:rPr>
              <w:fldChar w:fldCharType="end"/>
            </w:r>
          </w:hyperlink>
        </w:p>
        <w:p w14:paraId="39816370" w14:textId="6F6F8DA4"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86" w:history="1">
            <w:r w:rsidR="00A51060" w:rsidRPr="00187B71">
              <w:rPr>
                <w:rStyle w:val="Hyperlink"/>
                <w:noProof/>
              </w:rPr>
              <w:t>6.9.3 PROJECT OUTCOMES</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86 \h </w:instrText>
            </w:r>
            <w:r w:rsidR="00A51060" w:rsidRPr="00187B71">
              <w:rPr>
                <w:noProof/>
                <w:webHidden/>
              </w:rPr>
            </w:r>
            <w:r w:rsidR="00A51060" w:rsidRPr="00187B71">
              <w:rPr>
                <w:noProof/>
                <w:webHidden/>
              </w:rPr>
              <w:fldChar w:fldCharType="separate"/>
            </w:r>
            <w:r w:rsidR="00A51060" w:rsidRPr="00187B71">
              <w:rPr>
                <w:noProof/>
                <w:webHidden/>
              </w:rPr>
              <w:t>19</w:t>
            </w:r>
            <w:r w:rsidR="00A51060" w:rsidRPr="00187B71">
              <w:rPr>
                <w:noProof/>
                <w:webHidden/>
              </w:rPr>
              <w:fldChar w:fldCharType="end"/>
            </w:r>
          </w:hyperlink>
        </w:p>
        <w:p w14:paraId="33D083B9" w14:textId="5FE73636"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87" w:history="1">
            <w:r w:rsidR="00A51060" w:rsidRPr="00187B71">
              <w:rPr>
                <w:rStyle w:val="Hyperlink"/>
                <w:noProof/>
              </w:rPr>
              <w:t>6.9.4 PERSONAL REFLECTION</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87 \h </w:instrText>
            </w:r>
            <w:r w:rsidR="00A51060" w:rsidRPr="00187B71">
              <w:rPr>
                <w:noProof/>
                <w:webHidden/>
              </w:rPr>
            </w:r>
            <w:r w:rsidR="00A51060" w:rsidRPr="00187B71">
              <w:rPr>
                <w:noProof/>
                <w:webHidden/>
              </w:rPr>
              <w:fldChar w:fldCharType="separate"/>
            </w:r>
            <w:r w:rsidR="00A51060" w:rsidRPr="00187B71">
              <w:rPr>
                <w:noProof/>
                <w:webHidden/>
              </w:rPr>
              <w:t>20</w:t>
            </w:r>
            <w:r w:rsidR="00A51060" w:rsidRPr="00187B71">
              <w:rPr>
                <w:noProof/>
                <w:webHidden/>
              </w:rPr>
              <w:fldChar w:fldCharType="end"/>
            </w:r>
          </w:hyperlink>
        </w:p>
        <w:p w14:paraId="615A2759" w14:textId="7C1935E7" w:rsidR="00A51060" w:rsidRPr="00187B71" w:rsidRDefault="00000000">
          <w:pPr>
            <w:pStyle w:val="TOC3"/>
            <w:tabs>
              <w:tab w:val="right" w:leader="dot" w:pos="9016"/>
            </w:tabs>
            <w:rPr>
              <w:rFonts w:asciiTheme="minorHAnsi" w:eastAsiaTheme="minorEastAsia" w:hAnsiTheme="minorHAnsi" w:cstheme="minorBidi"/>
              <w:noProof/>
              <w:kern w:val="2"/>
              <w14:ligatures w14:val="standardContextual"/>
            </w:rPr>
          </w:pPr>
          <w:hyperlink w:anchor="_Toc165272788" w:history="1">
            <w:r w:rsidR="00A51060" w:rsidRPr="00187B71">
              <w:rPr>
                <w:rStyle w:val="Hyperlink"/>
                <w:noProof/>
              </w:rPr>
              <w:t>6.9.5 Future enhancements</w:t>
            </w:r>
            <w:r w:rsidR="00A51060" w:rsidRPr="00187B71">
              <w:rPr>
                <w:noProof/>
                <w:webHidden/>
              </w:rPr>
              <w:tab/>
            </w:r>
            <w:r w:rsidR="00A51060" w:rsidRPr="00187B71">
              <w:rPr>
                <w:noProof/>
                <w:webHidden/>
              </w:rPr>
              <w:fldChar w:fldCharType="begin"/>
            </w:r>
            <w:r w:rsidR="00A51060" w:rsidRPr="00187B71">
              <w:rPr>
                <w:noProof/>
                <w:webHidden/>
              </w:rPr>
              <w:instrText xml:space="preserve"> PAGEREF _Toc165272788 \h </w:instrText>
            </w:r>
            <w:r w:rsidR="00A51060" w:rsidRPr="00187B71">
              <w:rPr>
                <w:noProof/>
                <w:webHidden/>
              </w:rPr>
            </w:r>
            <w:r w:rsidR="00A51060" w:rsidRPr="00187B71">
              <w:rPr>
                <w:noProof/>
                <w:webHidden/>
              </w:rPr>
              <w:fldChar w:fldCharType="separate"/>
            </w:r>
            <w:r w:rsidR="00A51060" w:rsidRPr="00187B71">
              <w:rPr>
                <w:noProof/>
                <w:webHidden/>
              </w:rPr>
              <w:t>20</w:t>
            </w:r>
            <w:r w:rsidR="00A51060" w:rsidRPr="00187B71">
              <w:rPr>
                <w:noProof/>
                <w:webHidden/>
              </w:rPr>
              <w:fldChar w:fldCharType="end"/>
            </w:r>
          </w:hyperlink>
        </w:p>
        <w:p w14:paraId="5AA464B0" w14:textId="2BB16404" w:rsidR="00A51060" w:rsidRPr="00187B71" w:rsidRDefault="00000000">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272789" w:history="1">
            <w:r w:rsidR="00A51060" w:rsidRPr="00187B71">
              <w:rPr>
                <w:rStyle w:val="Hyperlink"/>
                <w:noProof/>
                <w:sz w:val="24"/>
                <w:szCs w:val="24"/>
              </w:rPr>
              <w:t>7. Demonstration Video</w:t>
            </w:r>
            <w:r w:rsidR="00A51060" w:rsidRPr="00187B71">
              <w:rPr>
                <w:noProof/>
                <w:webHidden/>
                <w:sz w:val="24"/>
                <w:szCs w:val="24"/>
              </w:rPr>
              <w:tab/>
            </w:r>
            <w:r w:rsidR="00A51060" w:rsidRPr="00187B71">
              <w:rPr>
                <w:noProof/>
                <w:webHidden/>
                <w:sz w:val="24"/>
                <w:szCs w:val="24"/>
              </w:rPr>
              <w:fldChar w:fldCharType="begin"/>
            </w:r>
            <w:r w:rsidR="00A51060" w:rsidRPr="00187B71">
              <w:rPr>
                <w:noProof/>
                <w:webHidden/>
                <w:sz w:val="24"/>
                <w:szCs w:val="24"/>
              </w:rPr>
              <w:instrText xml:space="preserve"> PAGEREF _Toc165272789 \h </w:instrText>
            </w:r>
            <w:r w:rsidR="00A51060" w:rsidRPr="00187B71">
              <w:rPr>
                <w:noProof/>
                <w:webHidden/>
                <w:sz w:val="24"/>
                <w:szCs w:val="24"/>
              </w:rPr>
            </w:r>
            <w:r w:rsidR="00A51060" w:rsidRPr="00187B71">
              <w:rPr>
                <w:noProof/>
                <w:webHidden/>
                <w:sz w:val="24"/>
                <w:szCs w:val="24"/>
              </w:rPr>
              <w:fldChar w:fldCharType="separate"/>
            </w:r>
            <w:r w:rsidR="00A51060" w:rsidRPr="00187B71">
              <w:rPr>
                <w:noProof/>
                <w:webHidden/>
                <w:sz w:val="24"/>
                <w:szCs w:val="24"/>
              </w:rPr>
              <w:t>20</w:t>
            </w:r>
            <w:r w:rsidR="00A51060" w:rsidRPr="00187B71">
              <w:rPr>
                <w:noProof/>
                <w:webHidden/>
                <w:sz w:val="24"/>
                <w:szCs w:val="24"/>
              </w:rPr>
              <w:fldChar w:fldCharType="end"/>
            </w:r>
          </w:hyperlink>
        </w:p>
        <w:p w14:paraId="6FB7883B" w14:textId="06352833" w:rsidR="00A51060" w:rsidRPr="00187B71" w:rsidRDefault="00000000">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272790" w:history="1">
            <w:r w:rsidR="00A51060" w:rsidRPr="00187B71">
              <w:rPr>
                <w:rStyle w:val="Hyperlink"/>
                <w:noProof/>
                <w:sz w:val="24"/>
                <w:szCs w:val="24"/>
              </w:rPr>
              <w:t>7.1 Link to Application</w:t>
            </w:r>
            <w:r w:rsidR="00A51060" w:rsidRPr="00187B71">
              <w:rPr>
                <w:noProof/>
                <w:webHidden/>
                <w:sz w:val="24"/>
                <w:szCs w:val="24"/>
              </w:rPr>
              <w:tab/>
            </w:r>
            <w:r w:rsidR="00A51060" w:rsidRPr="00187B71">
              <w:rPr>
                <w:noProof/>
                <w:webHidden/>
                <w:sz w:val="24"/>
                <w:szCs w:val="24"/>
              </w:rPr>
              <w:fldChar w:fldCharType="begin"/>
            </w:r>
            <w:r w:rsidR="00A51060" w:rsidRPr="00187B71">
              <w:rPr>
                <w:noProof/>
                <w:webHidden/>
                <w:sz w:val="24"/>
                <w:szCs w:val="24"/>
              </w:rPr>
              <w:instrText xml:space="preserve"> PAGEREF _Toc165272790 \h </w:instrText>
            </w:r>
            <w:r w:rsidR="00A51060" w:rsidRPr="00187B71">
              <w:rPr>
                <w:noProof/>
                <w:webHidden/>
                <w:sz w:val="24"/>
                <w:szCs w:val="24"/>
              </w:rPr>
            </w:r>
            <w:r w:rsidR="00A51060" w:rsidRPr="00187B71">
              <w:rPr>
                <w:noProof/>
                <w:webHidden/>
                <w:sz w:val="24"/>
                <w:szCs w:val="24"/>
              </w:rPr>
              <w:fldChar w:fldCharType="separate"/>
            </w:r>
            <w:r w:rsidR="00A51060" w:rsidRPr="00187B71">
              <w:rPr>
                <w:noProof/>
                <w:webHidden/>
                <w:sz w:val="24"/>
                <w:szCs w:val="24"/>
              </w:rPr>
              <w:t>21</w:t>
            </w:r>
            <w:r w:rsidR="00A51060" w:rsidRPr="00187B71">
              <w:rPr>
                <w:noProof/>
                <w:webHidden/>
                <w:sz w:val="24"/>
                <w:szCs w:val="24"/>
              </w:rPr>
              <w:fldChar w:fldCharType="end"/>
            </w:r>
          </w:hyperlink>
        </w:p>
        <w:p w14:paraId="6EF22688" w14:textId="4211C1E3" w:rsidR="00A51060" w:rsidRPr="00187B71" w:rsidRDefault="00000000">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272791" w:history="1">
            <w:r w:rsidR="00A51060" w:rsidRPr="00187B71">
              <w:rPr>
                <w:rStyle w:val="Hyperlink"/>
                <w:noProof/>
                <w:sz w:val="24"/>
                <w:szCs w:val="24"/>
              </w:rPr>
              <w:t>7.2 References</w:t>
            </w:r>
            <w:r w:rsidR="00A51060" w:rsidRPr="00187B71">
              <w:rPr>
                <w:noProof/>
                <w:webHidden/>
                <w:sz w:val="24"/>
                <w:szCs w:val="24"/>
              </w:rPr>
              <w:tab/>
            </w:r>
            <w:r w:rsidR="00A51060" w:rsidRPr="00187B71">
              <w:rPr>
                <w:noProof/>
                <w:webHidden/>
                <w:sz w:val="24"/>
                <w:szCs w:val="24"/>
              </w:rPr>
              <w:fldChar w:fldCharType="begin"/>
            </w:r>
            <w:r w:rsidR="00A51060" w:rsidRPr="00187B71">
              <w:rPr>
                <w:noProof/>
                <w:webHidden/>
                <w:sz w:val="24"/>
                <w:szCs w:val="24"/>
              </w:rPr>
              <w:instrText xml:space="preserve"> PAGEREF _Toc165272791 \h </w:instrText>
            </w:r>
            <w:r w:rsidR="00A51060" w:rsidRPr="00187B71">
              <w:rPr>
                <w:noProof/>
                <w:webHidden/>
                <w:sz w:val="24"/>
                <w:szCs w:val="24"/>
              </w:rPr>
            </w:r>
            <w:r w:rsidR="00A51060" w:rsidRPr="00187B71">
              <w:rPr>
                <w:noProof/>
                <w:webHidden/>
                <w:sz w:val="24"/>
                <w:szCs w:val="24"/>
              </w:rPr>
              <w:fldChar w:fldCharType="separate"/>
            </w:r>
            <w:r w:rsidR="00A51060" w:rsidRPr="00187B71">
              <w:rPr>
                <w:noProof/>
                <w:webHidden/>
                <w:sz w:val="24"/>
                <w:szCs w:val="24"/>
              </w:rPr>
              <w:t>21</w:t>
            </w:r>
            <w:r w:rsidR="00A51060" w:rsidRPr="00187B71">
              <w:rPr>
                <w:noProof/>
                <w:webHidden/>
                <w:sz w:val="24"/>
                <w:szCs w:val="24"/>
              </w:rPr>
              <w:fldChar w:fldCharType="end"/>
            </w:r>
          </w:hyperlink>
        </w:p>
        <w:p w14:paraId="5ABD2D36" w14:textId="2F5D240C" w:rsidR="00A51060" w:rsidRPr="00187B71" w:rsidRDefault="00000000">
          <w:pPr>
            <w:pStyle w:val="TOC2"/>
            <w:tabs>
              <w:tab w:val="right" w:leader="dot" w:pos="9016"/>
            </w:tabs>
            <w:rPr>
              <w:rFonts w:asciiTheme="minorHAnsi" w:eastAsiaTheme="minorEastAsia" w:hAnsiTheme="minorHAnsi" w:cstheme="minorBidi"/>
              <w:b w:val="0"/>
              <w:bCs w:val="0"/>
              <w:noProof/>
              <w:kern w:val="2"/>
              <w:sz w:val="24"/>
              <w:szCs w:val="24"/>
              <w14:ligatures w14:val="standardContextual"/>
            </w:rPr>
          </w:pPr>
          <w:hyperlink w:anchor="_Toc165272792" w:history="1">
            <w:r w:rsidR="00A51060" w:rsidRPr="00187B71">
              <w:rPr>
                <w:rStyle w:val="Hyperlink"/>
                <w:noProof/>
                <w:sz w:val="24"/>
                <w:szCs w:val="24"/>
              </w:rPr>
              <w:t>7.3 APPENDIX</w:t>
            </w:r>
            <w:r w:rsidR="00A51060" w:rsidRPr="00187B71">
              <w:rPr>
                <w:noProof/>
                <w:webHidden/>
                <w:sz w:val="24"/>
                <w:szCs w:val="24"/>
              </w:rPr>
              <w:tab/>
            </w:r>
            <w:r w:rsidR="00A51060" w:rsidRPr="00187B71">
              <w:rPr>
                <w:noProof/>
                <w:webHidden/>
                <w:sz w:val="24"/>
                <w:szCs w:val="24"/>
              </w:rPr>
              <w:fldChar w:fldCharType="begin"/>
            </w:r>
            <w:r w:rsidR="00A51060" w:rsidRPr="00187B71">
              <w:rPr>
                <w:noProof/>
                <w:webHidden/>
                <w:sz w:val="24"/>
                <w:szCs w:val="24"/>
              </w:rPr>
              <w:instrText xml:space="preserve"> PAGEREF _Toc165272792 \h </w:instrText>
            </w:r>
            <w:r w:rsidR="00A51060" w:rsidRPr="00187B71">
              <w:rPr>
                <w:noProof/>
                <w:webHidden/>
                <w:sz w:val="24"/>
                <w:szCs w:val="24"/>
              </w:rPr>
            </w:r>
            <w:r w:rsidR="00A51060" w:rsidRPr="00187B71">
              <w:rPr>
                <w:noProof/>
                <w:webHidden/>
                <w:sz w:val="24"/>
                <w:szCs w:val="24"/>
              </w:rPr>
              <w:fldChar w:fldCharType="separate"/>
            </w:r>
            <w:r w:rsidR="00A51060" w:rsidRPr="00187B71">
              <w:rPr>
                <w:noProof/>
                <w:webHidden/>
                <w:sz w:val="24"/>
                <w:szCs w:val="24"/>
              </w:rPr>
              <w:t>21</w:t>
            </w:r>
            <w:r w:rsidR="00A51060" w:rsidRPr="00187B71">
              <w:rPr>
                <w:noProof/>
                <w:webHidden/>
                <w:sz w:val="24"/>
                <w:szCs w:val="24"/>
              </w:rPr>
              <w:fldChar w:fldCharType="end"/>
            </w:r>
          </w:hyperlink>
        </w:p>
        <w:p w14:paraId="5C459748" w14:textId="267C498F" w:rsidR="00653DFB" w:rsidRPr="00187B71" w:rsidRDefault="00653DFB" w:rsidP="007E797D">
          <w:r w:rsidRPr="00187B71">
            <w:rPr>
              <w:b/>
              <w:bCs/>
              <w:noProof/>
            </w:rPr>
            <w:fldChar w:fldCharType="end"/>
          </w:r>
        </w:p>
      </w:sdtContent>
    </w:sdt>
    <w:p w14:paraId="681044AF" w14:textId="77777777" w:rsidR="00802C65" w:rsidRPr="00187B71" w:rsidRDefault="00802C65" w:rsidP="007E797D"/>
    <w:p w14:paraId="64E7CBB2" w14:textId="77777777" w:rsidR="00802C65" w:rsidRPr="00187B71" w:rsidRDefault="00802C65" w:rsidP="007E797D"/>
    <w:p w14:paraId="41EB3513" w14:textId="77777777" w:rsidR="00802C65" w:rsidRPr="00187B71" w:rsidRDefault="00802C65" w:rsidP="007E797D"/>
    <w:p w14:paraId="56C0C590" w14:textId="34D61E14" w:rsidR="00CC3C2D" w:rsidRPr="00187B71" w:rsidRDefault="00F40E74" w:rsidP="007E797D">
      <w:pPr>
        <w:pStyle w:val="Heading1"/>
        <w:rPr>
          <w:sz w:val="24"/>
          <w:szCs w:val="24"/>
        </w:rPr>
      </w:pPr>
      <w:bookmarkStart w:id="0" w:name="_Toc165272764"/>
      <w:r w:rsidRPr="00187B71">
        <w:rPr>
          <w:sz w:val="24"/>
          <w:szCs w:val="24"/>
        </w:rPr>
        <w:t xml:space="preserve">6.1 </w:t>
      </w:r>
      <w:r w:rsidR="00CC3C2D" w:rsidRPr="00187B71">
        <w:rPr>
          <w:sz w:val="24"/>
          <w:szCs w:val="24"/>
        </w:rPr>
        <w:t>Final Implementation</w:t>
      </w:r>
      <w:bookmarkEnd w:id="0"/>
      <w:r w:rsidRPr="00187B71">
        <w:rPr>
          <w:sz w:val="24"/>
          <w:szCs w:val="24"/>
        </w:rPr>
        <w:t xml:space="preserve"> </w:t>
      </w:r>
    </w:p>
    <w:p w14:paraId="312AC7B8" w14:textId="77777777" w:rsidR="002C5E05" w:rsidRPr="00187B71" w:rsidRDefault="002C5E05" w:rsidP="007E797D"/>
    <w:p w14:paraId="05CC5EEE" w14:textId="5D95F958" w:rsidR="002C5E05" w:rsidRPr="00187B71" w:rsidRDefault="002C5E05" w:rsidP="007E797D">
      <w:pPr>
        <w:pStyle w:val="Heading2"/>
        <w:rPr>
          <w:sz w:val="24"/>
          <w:szCs w:val="24"/>
        </w:rPr>
      </w:pPr>
      <w:bookmarkStart w:id="1" w:name="_Toc165272765"/>
      <w:r w:rsidRPr="00187B71">
        <w:rPr>
          <w:sz w:val="24"/>
          <w:szCs w:val="24"/>
        </w:rPr>
        <w:t>6.2.1 i</w:t>
      </w:r>
      <w:r w:rsidR="008E70E3" w:rsidRPr="00187B71">
        <w:rPr>
          <w:sz w:val="24"/>
          <w:szCs w:val="24"/>
        </w:rPr>
        <w:t>ntroduction</w:t>
      </w:r>
      <w:bookmarkEnd w:id="1"/>
    </w:p>
    <w:p w14:paraId="1606279C" w14:textId="77777777" w:rsidR="00802C65" w:rsidRPr="00187B71" w:rsidRDefault="00802C65" w:rsidP="007E797D"/>
    <w:p w14:paraId="0C6284EA" w14:textId="77777777" w:rsidR="002C5E05" w:rsidRPr="00187B71" w:rsidRDefault="002C5E05" w:rsidP="007E797D">
      <w:r w:rsidRPr="00187B71">
        <w:t>This section delves into the project’s implementation stage. It includes the code for the system’s main components and explains how it achieves the desired outcome. The section is divided into sections that discuss each system component in terms of relevant programming and scripting languages.</w:t>
      </w:r>
    </w:p>
    <w:p w14:paraId="5B812DF1" w14:textId="77777777" w:rsidR="002C5E05" w:rsidRPr="00187B71" w:rsidRDefault="002C5E05" w:rsidP="007E797D"/>
    <w:p w14:paraId="01183A47" w14:textId="196E2D68" w:rsidR="00CC3C2D" w:rsidRPr="00187B71" w:rsidRDefault="00F40E74" w:rsidP="007E797D">
      <w:pPr>
        <w:pStyle w:val="Heading2"/>
        <w:rPr>
          <w:sz w:val="24"/>
          <w:szCs w:val="24"/>
        </w:rPr>
      </w:pPr>
      <w:bookmarkStart w:id="2" w:name="_Toc165272766"/>
      <w:r w:rsidRPr="00187B71">
        <w:rPr>
          <w:sz w:val="24"/>
          <w:szCs w:val="24"/>
        </w:rPr>
        <w:t xml:space="preserve">6.2 </w:t>
      </w:r>
      <w:r w:rsidR="000659FE" w:rsidRPr="00187B71">
        <w:rPr>
          <w:sz w:val="24"/>
          <w:szCs w:val="24"/>
        </w:rPr>
        <w:t>Application Design</w:t>
      </w:r>
      <w:r w:rsidR="0067179D" w:rsidRPr="00187B71">
        <w:rPr>
          <w:sz w:val="24"/>
          <w:szCs w:val="24"/>
        </w:rPr>
        <w:t xml:space="preserve"> preparation</w:t>
      </w:r>
      <w:bookmarkEnd w:id="2"/>
    </w:p>
    <w:p w14:paraId="465AF63A" w14:textId="77777777" w:rsidR="00802C65" w:rsidRPr="00187B71" w:rsidRDefault="00802C65" w:rsidP="007E797D"/>
    <w:p w14:paraId="695933B0" w14:textId="565159DE" w:rsidR="00462F06" w:rsidRPr="00187B71" w:rsidRDefault="00462F06" w:rsidP="007E797D">
      <w:r w:rsidRPr="00187B71">
        <w:rPr>
          <w:b/>
          <w:bCs/>
        </w:rPr>
        <w:t xml:space="preserve">GitHub Setup: </w:t>
      </w:r>
      <w:r w:rsidRPr="00187B71">
        <w:t>In the initial phase of the project development, a GitHub repository was established to leverage the advantages of version control and collaborative features</w:t>
      </w:r>
      <w:r w:rsidR="003720EC" w:rsidRPr="00187B71">
        <w:t xml:space="preserve">. </w:t>
      </w:r>
    </w:p>
    <w:p w14:paraId="1759375E" w14:textId="77777777" w:rsidR="004B0483" w:rsidRPr="00187B71" w:rsidRDefault="004B0483" w:rsidP="007E797D"/>
    <w:p w14:paraId="6A56F798" w14:textId="77777777" w:rsidR="00462F06" w:rsidRPr="00187B71" w:rsidRDefault="00462F06" w:rsidP="007E797D">
      <w:pPr>
        <w:keepNext/>
      </w:pPr>
      <w:r w:rsidRPr="00187B71">
        <w:rPr>
          <w:b/>
          <w:bCs/>
          <w:noProof/>
        </w:rPr>
        <w:drawing>
          <wp:inline distT="0" distB="0" distL="0" distR="0" wp14:anchorId="1DE90EAE" wp14:editId="3D328F8B">
            <wp:extent cx="5731510" cy="3657600"/>
            <wp:effectExtent l="0" t="0" r="0" b="0"/>
            <wp:docPr id="111883116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31169" name="Picture 2"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657600"/>
                    </a:xfrm>
                    <a:prstGeom prst="rect">
                      <a:avLst/>
                    </a:prstGeom>
                  </pic:spPr>
                </pic:pic>
              </a:graphicData>
            </a:graphic>
          </wp:inline>
        </w:drawing>
      </w:r>
    </w:p>
    <w:p w14:paraId="59BCF6A4" w14:textId="032974A1" w:rsidR="00462F06" w:rsidRPr="00187B71" w:rsidRDefault="00462F06"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1</w:t>
      </w:r>
      <w:r w:rsidRPr="00187B71">
        <w:rPr>
          <w:sz w:val="24"/>
          <w:szCs w:val="24"/>
        </w:rPr>
        <w:fldChar w:fldCharType="end"/>
      </w:r>
      <w:r w:rsidRPr="00187B71">
        <w:rPr>
          <w:sz w:val="24"/>
          <w:szCs w:val="24"/>
        </w:rPr>
        <w:t xml:space="preserve">. Shows initial GitHub </w:t>
      </w:r>
      <w:r w:rsidR="00AC3F99" w:rsidRPr="00187B71">
        <w:rPr>
          <w:sz w:val="24"/>
          <w:szCs w:val="24"/>
        </w:rPr>
        <w:t>repository.</w:t>
      </w:r>
    </w:p>
    <w:p w14:paraId="6CE4C2D5" w14:textId="77777777" w:rsidR="00B4705A" w:rsidRPr="00187B71" w:rsidRDefault="00B4705A" w:rsidP="007E797D"/>
    <w:p w14:paraId="169E52E3" w14:textId="3633C1D9" w:rsidR="00234BD6" w:rsidRPr="00187B71" w:rsidRDefault="00B254F2" w:rsidP="007E797D">
      <w:pPr>
        <w:rPr>
          <w:b/>
          <w:bCs/>
        </w:rPr>
      </w:pPr>
      <w:r w:rsidRPr="00187B71">
        <w:rPr>
          <w:b/>
          <w:bCs/>
        </w:rPr>
        <w:t>Node modules:</w:t>
      </w:r>
      <w:r w:rsidR="00995862" w:rsidRPr="00187B71">
        <w:rPr>
          <w:b/>
          <w:bCs/>
        </w:rPr>
        <w:t xml:space="preserve"> </w:t>
      </w:r>
      <w:r w:rsidR="00234BD6" w:rsidRPr="00187B71">
        <w:t>I organized the backend code into different Node.js modules, each corresponding to specific functionalities of the application's web pages. This modularization approach ensured a clean and efficient architecture by encapsulating distinct functionalities within separate files</w:t>
      </w:r>
      <w:r w:rsidR="00FE776F" w:rsidRPr="00187B71">
        <w:t xml:space="preserve"> </w:t>
      </w:r>
      <w:r w:rsidR="00FE776F" w:rsidRPr="00187B71">
        <w:fldChar w:fldCharType="begin"/>
      </w:r>
      <w:r w:rsidR="00FE776F" w:rsidRPr="00187B71">
        <w:instrText xml:space="preserve"> ADDIN ZOTERO_ITEM CSL_CITATION {"citationID":"70Ng8WrU","properties":{"formattedCitation":"[1]","plainCitation":"[1]","noteIndex":0},"citationItems":[{"id":19,"uris":["http://zotero.org/users/local/PBBTLnJW/items/8YVAU37U"],"itemData":{"id":19,"type":"post-weblog","abstract":"Introduction to modular coding","container-title":"Medium","language":"en","title":"Code Like a Pro: The Benefits of Modular Coding in Data Science","title-short":"Code Like a Pro","URL":"https://medium.com/@Ambarish_224/code-like-a-pro-the-benefits-of-modular-coding-in-data-science-5c00ae46be49","author":[{"family":"Singh","given":"Ambarish"}],"accessed":{"date-parts":[["2024",4,29]]},"issued":{"date-parts":[["2023",1,10]]}}}],"schema":"https://github.com/citation-style-language/schema/raw/master/csl-citation.json"} </w:instrText>
      </w:r>
      <w:r w:rsidR="00FE776F" w:rsidRPr="00187B71">
        <w:fldChar w:fldCharType="separate"/>
      </w:r>
      <w:r w:rsidR="00FE776F" w:rsidRPr="00187B71">
        <w:rPr>
          <w:noProof/>
        </w:rPr>
        <w:t>[1]</w:t>
      </w:r>
      <w:r w:rsidR="00FE776F" w:rsidRPr="00187B71">
        <w:fldChar w:fldCharType="end"/>
      </w:r>
      <w:r w:rsidR="00234BD6" w:rsidRPr="00187B71">
        <w:t>.</w:t>
      </w:r>
    </w:p>
    <w:p w14:paraId="6FC85180" w14:textId="77777777" w:rsidR="001648E3" w:rsidRPr="00187B71" w:rsidRDefault="001648E3" w:rsidP="007E797D">
      <w:pPr>
        <w:keepNext/>
      </w:pPr>
    </w:p>
    <w:p w14:paraId="1BA13259" w14:textId="0229BF58" w:rsidR="00795EF7" w:rsidRPr="00187B71" w:rsidRDefault="00795EF7" w:rsidP="007E797D">
      <w:pPr>
        <w:keepNext/>
      </w:pPr>
      <w:r w:rsidRPr="00187B71">
        <w:rPr>
          <w:b/>
          <w:bCs/>
          <w:noProof/>
        </w:rPr>
        <w:drawing>
          <wp:inline distT="0" distB="0" distL="0" distR="0" wp14:anchorId="68251E87" wp14:editId="7D97A219">
            <wp:extent cx="5731510" cy="3571875"/>
            <wp:effectExtent l="0" t="0" r="0" b="0"/>
            <wp:docPr id="2042494588" name="Picture 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494588" name="Picture 3" descr="A screen shot of a computer pr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571875"/>
                    </a:xfrm>
                    <a:prstGeom prst="rect">
                      <a:avLst/>
                    </a:prstGeom>
                  </pic:spPr>
                </pic:pic>
              </a:graphicData>
            </a:graphic>
          </wp:inline>
        </w:drawing>
      </w:r>
    </w:p>
    <w:p w14:paraId="5D0A30A8" w14:textId="10E32909" w:rsidR="00795EF7" w:rsidRPr="00187B71" w:rsidRDefault="00795EF7"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2</w:t>
      </w:r>
      <w:r w:rsidRPr="00187B71">
        <w:rPr>
          <w:sz w:val="24"/>
          <w:szCs w:val="24"/>
        </w:rPr>
        <w:fldChar w:fldCharType="end"/>
      </w:r>
      <w:r w:rsidRPr="00187B71">
        <w:rPr>
          <w:sz w:val="24"/>
          <w:szCs w:val="24"/>
        </w:rPr>
        <w:t xml:space="preserve">. Showcases the different </w:t>
      </w:r>
      <w:r w:rsidR="00C57299" w:rsidRPr="00187B71">
        <w:rPr>
          <w:sz w:val="24"/>
          <w:szCs w:val="24"/>
        </w:rPr>
        <w:t>modules.</w:t>
      </w:r>
    </w:p>
    <w:p w14:paraId="7CA76BD4" w14:textId="77777777" w:rsidR="00936997" w:rsidRPr="00187B71" w:rsidRDefault="00936997" w:rsidP="007E797D"/>
    <w:p w14:paraId="49EF6CA9" w14:textId="7C49C7DF" w:rsidR="00462F06" w:rsidRPr="00187B71" w:rsidRDefault="00657B30" w:rsidP="007E797D">
      <w:pPr>
        <w:rPr>
          <w:b/>
          <w:bCs/>
        </w:rPr>
      </w:pPr>
      <w:r w:rsidRPr="00187B71">
        <w:rPr>
          <w:b/>
          <w:bCs/>
        </w:rPr>
        <w:t xml:space="preserve">Libraries installed: </w:t>
      </w:r>
    </w:p>
    <w:p w14:paraId="09DB4F33" w14:textId="77777777" w:rsidR="004341E1" w:rsidRPr="00187B71" w:rsidRDefault="004341E1" w:rsidP="007E797D">
      <w:pPr>
        <w:rPr>
          <w:b/>
          <w:bCs/>
        </w:rPr>
      </w:pPr>
    </w:p>
    <w:p w14:paraId="64D1B78E" w14:textId="09DDF9EE" w:rsidR="00657B30" w:rsidRPr="00187B71" w:rsidRDefault="00657B30" w:rsidP="007E797D">
      <w:r w:rsidRPr="00187B71">
        <w:t xml:space="preserve">Several external modules were installed via Node.js's package manager using </w:t>
      </w:r>
      <w:proofErr w:type="spellStart"/>
      <w:r w:rsidRPr="00187B71">
        <w:t>npm</w:t>
      </w:r>
      <w:proofErr w:type="spellEnd"/>
      <w:r w:rsidRPr="00187B71">
        <w:t xml:space="preserve">. These include essential libraries such as Express for server-side routing, EJS for templating, and MySQL for database interactions. Security-oriented modules like </w:t>
      </w:r>
      <w:proofErr w:type="spellStart"/>
      <w:r w:rsidRPr="00187B71">
        <w:t>Bcrypt</w:t>
      </w:r>
      <w:proofErr w:type="spellEnd"/>
      <w:r w:rsidRPr="00187B71">
        <w:t xml:space="preserve"> for hashing and securing passwords and '</w:t>
      </w:r>
      <w:proofErr w:type="spellStart"/>
      <w:r w:rsidRPr="00187B71">
        <w:t>dotenv</w:t>
      </w:r>
      <w:proofErr w:type="spellEnd"/>
      <w:r w:rsidRPr="00187B71">
        <w:t xml:space="preserve">' for managing environment variables were also integrated. </w:t>
      </w:r>
    </w:p>
    <w:p w14:paraId="6E7EA4B6" w14:textId="77777777" w:rsidR="00936997" w:rsidRPr="00187B71" w:rsidRDefault="00936997" w:rsidP="007E797D"/>
    <w:p w14:paraId="29949990" w14:textId="77777777" w:rsidR="0009615E" w:rsidRPr="00187B71" w:rsidRDefault="0009615E" w:rsidP="007E797D">
      <w:pPr>
        <w:keepNext/>
      </w:pPr>
      <w:r w:rsidRPr="00187B71">
        <w:rPr>
          <w:noProof/>
        </w:rPr>
        <w:drawing>
          <wp:inline distT="0" distB="0" distL="0" distR="0" wp14:anchorId="4696340E" wp14:editId="66BC077C">
            <wp:extent cx="5731510" cy="1561465"/>
            <wp:effectExtent l="0" t="0" r="0" b="635"/>
            <wp:docPr id="1753588166" name="Picture 4"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588166" name="Picture 4" descr="A computer code with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1561465"/>
                    </a:xfrm>
                    <a:prstGeom prst="rect">
                      <a:avLst/>
                    </a:prstGeom>
                  </pic:spPr>
                </pic:pic>
              </a:graphicData>
            </a:graphic>
          </wp:inline>
        </w:drawing>
      </w:r>
    </w:p>
    <w:p w14:paraId="2E5F1383" w14:textId="0CBA23AC" w:rsidR="0009615E" w:rsidRPr="00187B71" w:rsidRDefault="0009615E"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3</w:t>
      </w:r>
      <w:r w:rsidRPr="00187B71">
        <w:rPr>
          <w:sz w:val="24"/>
          <w:szCs w:val="24"/>
        </w:rPr>
        <w:fldChar w:fldCharType="end"/>
      </w:r>
      <w:r w:rsidRPr="00187B71">
        <w:rPr>
          <w:sz w:val="24"/>
          <w:szCs w:val="24"/>
        </w:rPr>
        <w:t xml:space="preserve">. Showcases imported </w:t>
      </w:r>
      <w:r w:rsidR="00887DAC" w:rsidRPr="00187B71">
        <w:rPr>
          <w:sz w:val="24"/>
          <w:szCs w:val="24"/>
        </w:rPr>
        <w:t>Libraries.</w:t>
      </w:r>
    </w:p>
    <w:p w14:paraId="562CC067" w14:textId="77777777" w:rsidR="00887DAC" w:rsidRPr="00187B71" w:rsidRDefault="00887DAC" w:rsidP="007E797D"/>
    <w:p w14:paraId="04B2A61C" w14:textId="575EE150" w:rsidR="008E3719" w:rsidRPr="00187B71" w:rsidRDefault="00887DAC" w:rsidP="007B1EE4">
      <w:r w:rsidRPr="00187B71">
        <w:t>Table E below shows the list of routes that will be required for the application to function.</w:t>
      </w:r>
    </w:p>
    <w:p w14:paraId="27F97211" w14:textId="77777777" w:rsidR="007B1EE4" w:rsidRPr="00187B71" w:rsidRDefault="007B1EE4" w:rsidP="007B1EE4"/>
    <w:tbl>
      <w:tblPr>
        <w:tblW w:w="0" w:type="auto"/>
        <w:jc w:val="center"/>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CellMar>
          <w:top w:w="15" w:type="dxa"/>
          <w:left w:w="15" w:type="dxa"/>
          <w:bottom w:w="15" w:type="dxa"/>
          <w:right w:w="15" w:type="dxa"/>
        </w:tblCellMar>
        <w:tblLook w:val="04A0" w:firstRow="1" w:lastRow="0" w:firstColumn="1" w:lastColumn="0" w:noHBand="0" w:noVBand="1"/>
      </w:tblPr>
      <w:tblGrid>
        <w:gridCol w:w="1129"/>
        <w:gridCol w:w="1134"/>
        <w:gridCol w:w="1610"/>
        <w:gridCol w:w="1927"/>
        <w:gridCol w:w="3216"/>
      </w:tblGrid>
      <w:tr w:rsidR="008E3719" w:rsidRPr="00187B71" w14:paraId="69E39157" w14:textId="77777777" w:rsidTr="007E797D">
        <w:trPr>
          <w:tblHeader/>
          <w:tblCellSpacing w:w="15" w:type="dxa"/>
          <w:jc w:val="center"/>
        </w:trPr>
        <w:tc>
          <w:tcPr>
            <w:tcW w:w="1084" w:type="dxa"/>
            <w:vAlign w:val="center"/>
            <w:hideMark/>
          </w:tcPr>
          <w:p w14:paraId="72BD7C0E" w14:textId="77777777" w:rsidR="008E3719" w:rsidRPr="00187B71" w:rsidRDefault="008E3719" w:rsidP="008E3719">
            <w:pPr>
              <w:jc w:val="center"/>
              <w:rPr>
                <w:b/>
                <w:bCs/>
              </w:rPr>
            </w:pPr>
            <w:r w:rsidRPr="00187B71">
              <w:rPr>
                <w:b/>
                <w:bCs/>
              </w:rPr>
              <w:t>Route</w:t>
            </w:r>
          </w:p>
        </w:tc>
        <w:tc>
          <w:tcPr>
            <w:tcW w:w="1104" w:type="dxa"/>
            <w:vAlign w:val="center"/>
            <w:hideMark/>
          </w:tcPr>
          <w:p w14:paraId="6A4D25E3" w14:textId="77777777" w:rsidR="008E3719" w:rsidRPr="00187B71" w:rsidRDefault="008E3719" w:rsidP="008E3719">
            <w:pPr>
              <w:jc w:val="center"/>
              <w:rPr>
                <w:b/>
                <w:bCs/>
              </w:rPr>
            </w:pPr>
            <w:r w:rsidRPr="00187B71">
              <w:rPr>
                <w:b/>
                <w:bCs/>
              </w:rPr>
              <w:t>Method</w:t>
            </w:r>
          </w:p>
        </w:tc>
        <w:tc>
          <w:tcPr>
            <w:tcW w:w="1580" w:type="dxa"/>
            <w:vAlign w:val="center"/>
            <w:hideMark/>
          </w:tcPr>
          <w:p w14:paraId="2CB35899" w14:textId="77777777" w:rsidR="008E3719" w:rsidRPr="00187B71" w:rsidRDefault="008E3719" w:rsidP="008E3719">
            <w:pPr>
              <w:jc w:val="center"/>
              <w:rPr>
                <w:b/>
                <w:bCs/>
              </w:rPr>
            </w:pPr>
            <w:r w:rsidRPr="00187B71">
              <w:rPr>
                <w:b/>
                <w:bCs/>
              </w:rPr>
              <w:t>Purpose</w:t>
            </w:r>
          </w:p>
        </w:tc>
        <w:tc>
          <w:tcPr>
            <w:tcW w:w="1897" w:type="dxa"/>
            <w:vAlign w:val="center"/>
            <w:hideMark/>
          </w:tcPr>
          <w:p w14:paraId="775AA4F8" w14:textId="77777777" w:rsidR="008E3719" w:rsidRPr="00187B71" w:rsidRDefault="008E3719" w:rsidP="008E3719">
            <w:pPr>
              <w:jc w:val="center"/>
              <w:rPr>
                <w:b/>
                <w:bCs/>
              </w:rPr>
            </w:pPr>
            <w:r w:rsidRPr="00187B71">
              <w:rPr>
                <w:b/>
                <w:bCs/>
              </w:rPr>
              <w:t>Authorization</w:t>
            </w:r>
          </w:p>
        </w:tc>
        <w:tc>
          <w:tcPr>
            <w:tcW w:w="3171" w:type="dxa"/>
            <w:vAlign w:val="center"/>
            <w:hideMark/>
          </w:tcPr>
          <w:p w14:paraId="6B77B18E" w14:textId="77777777" w:rsidR="008E3719" w:rsidRPr="00187B71" w:rsidRDefault="008E3719" w:rsidP="008E3719">
            <w:pPr>
              <w:jc w:val="center"/>
              <w:rPr>
                <w:b/>
                <w:bCs/>
              </w:rPr>
            </w:pPr>
            <w:r w:rsidRPr="00187B71">
              <w:rPr>
                <w:b/>
                <w:bCs/>
              </w:rPr>
              <w:t>Validation</w:t>
            </w:r>
          </w:p>
        </w:tc>
      </w:tr>
      <w:tr w:rsidR="008E3719" w:rsidRPr="00187B71" w14:paraId="5B8E6BC6" w14:textId="77777777" w:rsidTr="007E797D">
        <w:trPr>
          <w:tblCellSpacing w:w="15" w:type="dxa"/>
          <w:jc w:val="center"/>
        </w:trPr>
        <w:tc>
          <w:tcPr>
            <w:tcW w:w="1084" w:type="dxa"/>
            <w:vAlign w:val="center"/>
            <w:hideMark/>
          </w:tcPr>
          <w:p w14:paraId="5A4BA114" w14:textId="77777777" w:rsidR="008E3719" w:rsidRPr="00187B71" w:rsidRDefault="008E3719" w:rsidP="008E3719">
            <w:r w:rsidRPr="00187B71">
              <w:t>/</w:t>
            </w:r>
          </w:p>
        </w:tc>
        <w:tc>
          <w:tcPr>
            <w:tcW w:w="1104" w:type="dxa"/>
            <w:vAlign w:val="center"/>
            <w:hideMark/>
          </w:tcPr>
          <w:p w14:paraId="226F5A61" w14:textId="77777777" w:rsidR="008E3719" w:rsidRPr="00187B71" w:rsidRDefault="008E3719" w:rsidP="008E3719">
            <w:r w:rsidRPr="00187B71">
              <w:t>GET</w:t>
            </w:r>
          </w:p>
        </w:tc>
        <w:tc>
          <w:tcPr>
            <w:tcW w:w="1580" w:type="dxa"/>
            <w:vAlign w:val="center"/>
            <w:hideMark/>
          </w:tcPr>
          <w:p w14:paraId="24EAF41C" w14:textId="77777777" w:rsidR="008E3719" w:rsidRPr="00187B71" w:rsidRDefault="008E3719" w:rsidP="008E3719">
            <w:r w:rsidRPr="00187B71">
              <w:t>Home/landing page</w:t>
            </w:r>
          </w:p>
        </w:tc>
        <w:tc>
          <w:tcPr>
            <w:tcW w:w="1897" w:type="dxa"/>
            <w:vAlign w:val="center"/>
            <w:hideMark/>
          </w:tcPr>
          <w:p w14:paraId="64A3AAD7" w14:textId="77777777" w:rsidR="008E3719" w:rsidRPr="00187B71" w:rsidRDefault="008E3719" w:rsidP="008E3719"/>
        </w:tc>
        <w:tc>
          <w:tcPr>
            <w:tcW w:w="3171" w:type="dxa"/>
            <w:vAlign w:val="center"/>
            <w:hideMark/>
          </w:tcPr>
          <w:p w14:paraId="75DDDDAF" w14:textId="77777777" w:rsidR="008E3719" w:rsidRPr="00187B71" w:rsidRDefault="008E3719" w:rsidP="008E3719"/>
        </w:tc>
      </w:tr>
      <w:tr w:rsidR="008E3719" w:rsidRPr="00187B71" w14:paraId="10F10AB3" w14:textId="77777777" w:rsidTr="007E797D">
        <w:trPr>
          <w:tblCellSpacing w:w="15" w:type="dxa"/>
          <w:jc w:val="center"/>
        </w:trPr>
        <w:tc>
          <w:tcPr>
            <w:tcW w:w="1084" w:type="dxa"/>
            <w:vAlign w:val="center"/>
            <w:hideMark/>
          </w:tcPr>
          <w:p w14:paraId="01C965AC" w14:textId="77777777" w:rsidR="008E3719" w:rsidRPr="00187B71" w:rsidRDefault="008E3719" w:rsidP="008E3719">
            <w:r w:rsidRPr="00187B71">
              <w:t>/</w:t>
            </w:r>
            <w:proofErr w:type="gramStart"/>
            <w:r w:rsidRPr="00187B71">
              <w:t>profile</w:t>
            </w:r>
            <w:proofErr w:type="gramEnd"/>
          </w:p>
        </w:tc>
        <w:tc>
          <w:tcPr>
            <w:tcW w:w="1104" w:type="dxa"/>
            <w:vAlign w:val="center"/>
            <w:hideMark/>
          </w:tcPr>
          <w:p w14:paraId="264E29B0" w14:textId="77777777" w:rsidR="008E3719" w:rsidRPr="00187B71" w:rsidRDefault="008E3719" w:rsidP="008E3719">
            <w:r w:rsidRPr="00187B71">
              <w:t>GET</w:t>
            </w:r>
          </w:p>
        </w:tc>
        <w:tc>
          <w:tcPr>
            <w:tcW w:w="1580" w:type="dxa"/>
            <w:vAlign w:val="center"/>
            <w:hideMark/>
          </w:tcPr>
          <w:p w14:paraId="1FA2133E" w14:textId="77777777" w:rsidR="008E3719" w:rsidRPr="00187B71" w:rsidRDefault="008E3719" w:rsidP="008E3719">
            <w:r w:rsidRPr="00187B71">
              <w:t>User profile</w:t>
            </w:r>
          </w:p>
        </w:tc>
        <w:tc>
          <w:tcPr>
            <w:tcW w:w="1897" w:type="dxa"/>
            <w:vAlign w:val="center"/>
            <w:hideMark/>
          </w:tcPr>
          <w:p w14:paraId="27C8F4E3" w14:textId="77777777" w:rsidR="008E3719" w:rsidRPr="00187B71" w:rsidRDefault="008E3719" w:rsidP="008E3719">
            <w:r w:rsidRPr="00187B71">
              <w:t>Signed in users only</w:t>
            </w:r>
          </w:p>
        </w:tc>
        <w:tc>
          <w:tcPr>
            <w:tcW w:w="3171" w:type="dxa"/>
            <w:vAlign w:val="center"/>
            <w:hideMark/>
          </w:tcPr>
          <w:p w14:paraId="63676741" w14:textId="77777777" w:rsidR="008E3719" w:rsidRPr="00187B71" w:rsidRDefault="008E3719" w:rsidP="008E3719"/>
        </w:tc>
      </w:tr>
      <w:tr w:rsidR="008E3719" w:rsidRPr="00187B71" w14:paraId="3E891690" w14:textId="77777777" w:rsidTr="007E797D">
        <w:trPr>
          <w:tblCellSpacing w:w="15" w:type="dxa"/>
          <w:jc w:val="center"/>
        </w:trPr>
        <w:tc>
          <w:tcPr>
            <w:tcW w:w="1084" w:type="dxa"/>
            <w:vAlign w:val="center"/>
            <w:hideMark/>
          </w:tcPr>
          <w:p w14:paraId="0A341F97" w14:textId="77777777" w:rsidR="008E3719" w:rsidRPr="00187B71" w:rsidRDefault="008E3719" w:rsidP="008E3719">
            <w:r w:rsidRPr="00187B71">
              <w:lastRenderedPageBreak/>
              <w:t>/</w:t>
            </w:r>
            <w:proofErr w:type="gramStart"/>
            <w:r w:rsidRPr="00187B71">
              <w:t>login</w:t>
            </w:r>
            <w:proofErr w:type="gramEnd"/>
          </w:p>
        </w:tc>
        <w:tc>
          <w:tcPr>
            <w:tcW w:w="1104" w:type="dxa"/>
            <w:vAlign w:val="center"/>
            <w:hideMark/>
          </w:tcPr>
          <w:p w14:paraId="0CAC9DEE" w14:textId="77777777" w:rsidR="008E3719" w:rsidRPr="00187B71" w:rsidRDefault="008E3719" w:rsidP="008E3719">
            <w:r w:rsidRPr="00187B71">
              <w:t>GET</w:t>
            </w:r>
          </w:p>
        </w:tc>
        <w:tc>
          <w:tcPr>
            <w:tcW w:w="1580" w:type="dxa"/>
            <w:vAlign w:val="center"/>
            <w:hideMark/>
          </w:tcPr>
          <w:p w14:paraId="55335E2B" w14:textId="77777777" w:rsidR="008E3719" w:rsidRPr="00187B71" w:rsidRDefault="008E3719" w:rsidP="008E3719">
            <w:r w:rsidRPr="00187B71">
              <w:t>Login form</w:t>
            </w:r>
          </w:p>
        </w:tc>
        <w:tc>
          <w:tcPr>
            <w:tcW w:w="1897" w:type="dxa"/>
            <w:vAlign w:val="center"/>
            <w:hideMark/>
          </w:tcPr>
          <w:p w14:paraId="2EB085FE" w14:textId="77777777" w:rsidR="008E3719" w:rsidRPr="00187B71" w:rsidRDefault="008E3719" w:rsidP="008E3719">
            <w:r w:rsidRPr="00187B71">
              <w:t>Signed out users only</w:t>
            </w:r>
          </w:p>
        </w:tc>
        <w:tc>
          <w:tcPr>
            <w:tcW w:w="3171" w:type="dxa"/>
            <w:vAlign w:val="center"/>
            <w:hideMark/>
          </w:tcPr>
          <w:p w14:paraId="45112A1B" w14:textId="77777777" w:rsidR="008E3719" w:rsidRPr="00187B71" w:rsidRDefault="008E3719" w:rsidP="008E3719"/>
        </w:tc>
      </w:tr>
      <w:tr w:rsidR="008E3719" w:rsidRPr="00187B71" w14:paraId="7A31A43D" w14:textId="77777777" w:rsidTr="007E797D">
        <w:trPr>
          <w:tblCellSpacing w:w="15" w:type="dxa"/>
          <w:jc w:val="center"/>
        </w:trPr>
        <w:tc>
          <w:tcPr>
            <w:tcW w:w="1084" w:type="dxa"/>
            <w:vAlign w:val="center"/>
            <w:hideMark/>
          </w:tcPr>
          <w:p w14:paraId="2C337A77" w14:textId="77777777" w:rsidR="008E3719" w:rsidRPr="00187B71" w:rsidRDefault="008E3719" w:rsidP="008E3719">
            <w:r w:rsidRPr="00187B71">
              <w:t>/</w:t>
            </w:r>
            <w:proofErr w:type="gramStart"/>
            <w:r w:rsidRPr="00187B71">
              <w:t>login</w:t>
            </w:r>
            <w:proofErr w:type="gramEnd"/>
          </w:p>
        </w:tc>
        <w:tc>
          <w:tcPr>
            <w:tcW w:w="1104" w:type="dxa"/>
            <w:vAlign w:val="center"/>
            <w:hideMark/>
          </w:tcPr>
          <w:p w14:paraId="4DEDED23" w14:textId="77777777" w:rsidR="008E3719" w:rsidRPr="00187B71" w:rsidRDefault="008E3719" w:rsidP="008E3719">
            <w:r w:rsidRPr="00187B71">
              <w:t>POST</w:t>
            </w:r>
          </w:p>
        </w:tc>
        <w:tc>
          <w:tcPr>
            <w:tcW w:w="1580" w:type="dxa"/>
            <w:vAlign w:val="center"/>
            <w:hideMark/>
          </w:tcPr>
          <w:p w14:paraId="3BAF439D" w14:textId="77777777" w:rsidR="008E3719" w:rsidRPr="00187B71" w:rsidRDefault="008E3719" w:rsidP="008E3719">
            <w:r w:rsidRPr="00187B71">
              <w:t>Login form handler</w:t>
            </w:r>
          </w:p>
        </w:tc>
        <w:tc>
          <w:tcPr>
            <w:tcW w:w="1897" w:type="dxa"/>
            <w:vAlign w:val="center"/>
            <w:hideMark/>
          </w:tcPr>
          <w:p w14:paraId="4DC1A717" w14:textId="77777777" w:rsidR="008E3719" w:rsidRPr="00187B71" w:rsidRDefault="008E3719" w:rsidP="008E3719">
            <w:r w:rsidRPr="00187B71">
              <w:t>Signed out users only</w:t>
            </w:r>
          </w:p>
        </w:tc>
        <w:tc>
          <w:tcPr>
            <w:tcW w:w="3171" w:type="dxa"/>
            <w:vAlign w:val="center"/>
            <w:hideMark/>
          </w:tcPr>
          <w:p w14:paraId="1933FB05" w14:textId="77777777" w:rsidR="008E3719" w:rsidRPr="00187B71" w:rsidRDefault="008E3719" w:rsidP="008E3719">
            <w:r w:rsidRPr="00187B71">
              <w:t>Username: present, Password: present</w:t>
            </w:r>
          </w:p>
        </w:tc>
      </w:tr>
      <w:tr w:rsidR="008E3719" w:rsidRPr="00187B71" w14:paraId="039B5597" w14:textId="77777777" w:rsidTr="007E797D">
        <w:trPr>
          <w:tblCellSpacing w:w="15" w:type="dxa"/>
          <w:jc w:val="center"/>
        </w:trPr>
        <w:tc>
          <w:tcPr>
            <w:tcW w:w="1084" w:type="dxa"/>
            <w:vAlign w:val="center"/>
            <w:hideMark/>
          </w:tcPr>
          <w:p w14:paraId="5D76A58E" w14:textId="77777777" w:rsidR="008E3719" w:rsidRPr="00187B71" w:rsidRDefault="008E3719" w:rsidP="008E3719">
            <w:r w:rsidRPr="00187B71">
              <w:t>/</w:t>
            </w:r>
            <w:proofErr w:type="gramStart"/>
            <w:r w:rsidRPr="00187B71">
              <w:t>signup</w:t>
            </w:r>
            <w:proofErr w:type="gramEnd"/>
          </w:p>
        </w:tc>
        <w:tc>
          <w:tcPr>
            <w:tcW w:w="1104" w:type="dxa"/>
            <w:vAlign w:val="center"/>
            <w:hideMark/>
          </w:tcPr>
          <w:p w14:paraId="2BBA19EB" w14:textId="77777777" w:rsidR="008E3719" w:rsidRPr="00187B71" w:rsidRDefault="008E3719" w:rsidP="008E3719">
            <w:r w:rsidRPr="00187B71">
              <w:t>GET</w:t>
            </w:r>
          </w:p>
        </w:tc>
        <w:tc>
          <w:tcPr>
            <w:tcW w:w="1580" w:type="dxa"/>
            <w:vAlign w:val="center"/>
            <w:hideMark/>
          </w:tcPr>
          <w:p w14:paraId="1D812457" w14:textId="77777777" w:rsidR="008E3719" w:rsidRPr="00187B71" w:rsidRDefault="008E3719" w:rsidP="008E3719">
            <w:r w:rsidRPr="00187B71">
              <w:t>Register form</w:t>
            </w:r>
          </w:p>
        </w:tc>
        <w:tc>
          <w:tcPr>
            <w:tcW w:w="1897" w:type="dxa"/>
            <w:vAlign w:val="center"/>
            <w:hideMark/>
          </w:tcPr>
          <w:p w14:paraId="7E5BDA85" w14:textId="77777777" w:rsidR="008E3719" w:rsidRPr="00187B71" w:rsidRDefault="008E3719" w:rsidP="008E3719">
            <w:r w:rsidRPr="00187B71">
              <w:t>Signed out users only</w:t>
            </w:r>
          </w:p>
        </w:tc>
        <w:tc>
          <w:tcPr>
            <w:tcW w:w="3171" w:type="dxa"/>
            <w:vAlign w:val="center"/>
            <w:hideMark/>
          </w:tcPr>
          <w:p w14:paraId="24DB1402" w14:textId="77777777" w:rsidR="008E3719" w:rsidRPr="00187B71" w:rsidRDefault="008E3719" w:rsidP="008E3719"/>
        </w:tc>
      </w:tr>
      <w:tr w:rsidR="008E3719" w:rsidRPr="00187B71" w14:paraId="1A85655D" w14:textId="77777777" w:rsidTr="007E797D">
        <w:trPr>
          <w:tblCellSpacing w:w="15" w:type="dxa"/>
          <w:jc w:val="center"/>
        </w:trPr>
        <w:tc>
          <w:tcPr>
            <w:tcW w:w="1084" w:type="dxa"/>
            <w:vAlign w:val="center"/>
            <w:hideMark/>
          </w:tcPr>
          <w:p w14:paraId="792F328E" w14:textId="77777777" w:rsidR="008E3719" w:rsidRPr="00187B71" w:rsidRDefault="008E3719" w:rsidP="008E3719">
            <w:r w:rsidRPr="00187B71">
              <w:t>/</w:t>
            </w:r>
            <w:proofErr w:type="gramStart"/>
            <w:r w:rsidRPr="00187B71">
              <w:t>signup</w:t>
            </w:r>
            <w:proofErr w:type="gramEnd"/>
          </w:p>
        </w:tc>
        <w:tc>
          <w:tcPr>
            <w:tcW w:w="1104" w:type="dxa"/>
            <w:vAlign w:val="center"/>
            <w:hideMark/>
          </w:tcPr>
          <w:p w14:paraId="22B37457" w14:textId="77777777" w:rsidR="008E3719" w:rsidRPr="00187B71" w:rsidRDefault="008E3719" w:rsidP="008E3719">
            <w:r w:rsidRPr="00187B71">
              <w:t>POST</w:t>
            </w:r>
          </w:p>
        </w:tc>
        <w:tc>
          <w:tcPr>
            <w:tcW w:w="1580" w:type="dxa"/>
            <w:vAlign w:val="center"/>
            <w:hideMark/>
          </w:tcPr>
          <w:p w14:paraId="5982DFBB" w14:textId="77777777" w:rsidR="008E3719" w:rsidRPr="00187B71" w:rsidRDefault="008E3719" w:rsidP="008E3719">
            <w:r w:rsidRPr="00187B71">
              <w:t>Register form handler</w:t>
            </w:r>
          </w:p>
        </w:tc>
        <w:tc>
          <w:tcPr>
            <w:tcW w:w="1897" w:type="dxa"/>
            <w:vAlign w:val="center"/>
            <w:hideMark/>
          </w:tcPr>
          <w:p w14:paraId="0CCDF6A2" w14:textId="77777777" w:rsidR="008E3719" w:rsidRPr="00187B71" w:rsidRDefault="008E3719" w:rsidP="008E3719">
            <w:r w:rsidRPr="00187B71">
              <w:t>Signed out users only</w:t>
            </w:r>
          </w:p>
        </w:tc>
        <w:tc>
          <w:tcPr>
            <w:tcW w:w="3171" w:type="dxa"/>
            <w:vAlign w:val="center"/>
            <w:hideMark/>
          </w:tcPr>
          <w:p w14:paraId="547B5554" w14:textId="77777777" w:rsidR="008E3719" w:rsidRPr="00187B71" w:rsidRDefault="008E3719" w:rsidP="008E3719">
            <w:r w:rsidRPr="00187B71">
              <w:t>Username: not taken, Password: valid format</w:t>
            </w:r>
          </w:p>
        </w:tc>
      </w:tr>
      <w:tr w:rsidR="008E3719" w:rsidRPr="00187B71" w14:paraId="3BDD535F" w14:textId="77777777" w:rsidTr="007E797D">
        <w:trPr>
          <w:tblCellSpacing w:w="15" w:type="dxa"/>
          <w:jc w:val="center"/>
        </w:trPr>
        <w:tc>
          <w:tcPr>
            <w:tcW w:w="1084" w:type="dxa"/>
            <w:vAlign w:val="center"/>
            <w:hideMark/>
          </w:tcPr>
          <w:p w14:paraId="0A8E5F34" w14:textId="77777777" w:rsidR="008E3719" w:rsidRPr="00187B71" w:rsidRDefault="008E3719" w:rsidP="008E3719">
            <w:r w:rsidRPr="00187B71">
              <w:t>/</w:t>
            </w:r>
            <w:proofErr w:type="gramStart"/>
            <w:r w:rsidRPr="00187B71">
              <w:t>logout</w:t>
            </w:r>
            <w:proofErr w:type="gramEnd"/>
          </w:p>
        </w:tc>
        <w:tc>
          <w:tcPr>
            <w:tcW w:w="1104" w:type="dxa"/>
            <w:vAlign w:val="center"/>
            <w:hideMark/>
          </w:tcPr>
          <w:p w14:paraId="12E70D22" w14:textId="77777777" w:rsidR="008E3719" w:rsidRPr="00187B71" w:rsidRDefault="008E3719" w:rsidP="008E3719">
            <w:r w:rsidRPr="00187B71">
              <w:t>GET</w:t>
            </w:r>
          </w:p>
        </w:tc>
        <w:tc>
          <w:tcPr>
            <w:tcW w:w="1580" w:type="dxa"/>
            <w:vAlign w:val="center"/>
            <w:hideMark/>
          </w:tcPr>
          <w:p w14:paraId="44EF9084" w14:textId="77777777" w:rsidR="008E3719" w:rsidRPr="00187B71" w:rsidRDefault="008E3719" w:rsidP="008E3719">
            <w:r w:rsidRPr="00187B71">
              <w:t>Logout user</w:t>
            </w:r>
          </w:p>
        </w:tc>
        <w:tc>
          <w:tcPr>
            <w:tcW w:w="1897" w:type="dxa"/>
            <w:vAlign w:val="center"/>
            <w:hideMark/>
          </w:tcPr>
          <w:p w14:paraId="3587F683" w14:textId="77777777" w:rsidR="008E3719" w:rsidRPr="00187B71" w:rsidRDefault="008E3719" w:rsidP="008E3719">
            <w:r w:rsidRPr="00187B71">
              <w:t>Signed in users only</w:t>
            </w:r>
          </w:p>
        </w:tc>
        <w:tc>
          <w:tcPr>
            <w:tcW w:w="3171" w:type="dxa"/>
            <w:vAlign w:val="center"/>
            <w:hideMark/>
          </w:tcPr>
          <w:p w14:paraId="3C08E245" w14:textId="77777777" w:rsidR="008E3719" w:rsidRPr="00187B71" w:rsidRDefault="008E3719" w:rsidP="008E3719"/>
        </w:tc>
      </w:tr>
      <w:tr w:rsidR="008E3719" w:rsidRPr="00187B71" w14:paraId="6FFCAA5A" w14:textId="77777777" w:rsidTr="007E797D">
        <w:trPr>
          <w:tblCellSpacing w:w="15" w:type="dxa"/>
          <w:jc w:val="center"/>
        </w:trPr>
        <w:tc>
          <w:tcPr>
            <w:tcW w:w="1084" w:type="dxa"/>
            <w:vAlign w:val="center"/>
            <w:hideMark/>
          </w:tcPr>
          <w:p w14:paraId="34D44957" w14:textId="77777777" w:rsidR="008E3719" w:rsidRPr="00187B71" w:rsidRDefault="008E3719" w:rsidP="008E3719">
            <w:r w:rsidRPr="00187B71">
              <w:t>/</w:t>
            </w:r>
            <w:proofErr w:type="gramStart"/>
            <w:r w:rsidRPr="00187B71">
              <w:t>contact</w:t>
            </w:r>
            <w:proofErr w:type="gramEnd"/>
          </w:p>
        </w:tc>
        <w:tc>
          <w:tcPr>
            <w:tcW w:w="1104" w:type="dxa"/>
            <w:vAlign w:val="center"/>
            <w:hideMark/>
          </w:tcPr>
          <w:p w14:paraId="4F0E62AD" w14:textId="77777777" w:rsidR="008E3719" w:rsidRPr="00187B71" w:rsidRDefault="008E3719" w:rsidP="008E3719">
            <w:r w:rsidRPr="00187B71">
              <w:t>GET</w:t>
            </w:r>
          </w:p>
        </w:tc>
        <w:tc>
          <w:tcPr>
            <w:tcW w:w="1580" w:type="dxa"/>
            <w:vAlign w:val="center"/>
            <w:hideMark/>
          </w:tcPr>
          <w:p w14:paraId="75EC590B" w14:textId="77777777" w:rsidR="008E3719" w:rsidRPr="00187B71" w:rsidRDefault="008E3719" w:rsidP="008E3719">
            <w:r w:rsidRPr="00187B71">
              <w:t>Contact form</w:t>
            </w:r>
          </w:p>
        </w:tc>
        <w:tc>
          <w:tcPr>
            <w:tcW w:w="1897" w:type="dxa"/>
            <w:vAlign w:val="center"/>
            <w:hideMark/>
          </w:tcPr>
          <w:p w14:paraId="0720DECE" w14:textId="77777777" w:rsidR="008E3719" w:rsidRPr="00187B71" w:rsidRDefault="008E3719" w:rsidP="008E3719"/>
        </w:tc>
        <w:tc>
          <w:tcPr>
            <w:tcW w:w="3171" w:type="dxa"/>
            <w:vAlign w:val="center"/>
            <w:hideMark/>
          </w:tcPr>
          <w:p w14:paraId="13103637" w14:textId="77777777" w:rsidR="008E3719" w:rsidRPr="00187B71" w:rsidRDefault="008E3719" w:rsidP="008E3719"/>
        </w:tc>
      </w:tr>
      <w:tr w:rsidR="008E3719" w:rsidRPr="00187B71" w14:paraId="348F697E" w14:textId="77777777" w:rsidTr="007E797D">
        <w:trPr>
          <w:tblCellSpacing w:w="15" w:type="dxa"/>
          <w:jc w:val="center"/>
        </w:trPr>
        <w:tc>
          <w:tcPr>
            <w:tcW w:w="1084" w:type="dxa"/>
            <w:vAlign w:val="center"/>
            <w:hideMark/>
          </w:tcPr>
          <w:p w14:paraId="4B203EBF" w14:textId="77777777" w:rsidR="008E3719" w:rsidRPr="00187B71" w:rsidRDefault="008E3719" w:rsidP="008E3719">
            <w:r w:rsidRPr="00187B71">
              <w:t>/</w:t>
            </w:r>
            <w:proofErr w:type="gramStart"/>
            <w:r w:rsidRPr="00187B71">
              <w:t>explore</w:t>
            </w:r>
            <w:proofErr w:type="gramEnd"/>
          </w:p>
        </w:tc>
        <w:tc>
          <w:tcPr>
            <w:tcW w:w="1104" w:type="dxa"/>
            <w:vAlign w:val="center"/>
            <w:hideMark/>
          </w:tcPr>
          <w:p w14:paraId="2F140F90" w14:textId="77777777" w:rsidR="008E3719" w:rsidRPr="00187B71" w:rsidRDefault="008E3719" w:rsidP="008E3719">
            <w:r w:rsidRPr="00187B71">
              <w:t>GET</w:t>
            </w:r>
          </w:p>
        </w:tc>
        <w:tc>
          <w:tcPr>
            <w:tcW w:w="1580" w:type="dxa"/>
            <w:vAlign w:val="center"/>
            <w:hideMark/>
          </w:tcPr>
          <w:p w14:paraId="2FA5C98D" w14:textId="77777777" w:rsidR="008E3719" w:rsidRPr="00187B71" w:rsidRDefault="008E3719" w:rsidP="008E3719">
            <w:r w:rsidRPr="00187B71">
              <w:t>Explore page</w:t>
            </w:r>
          </w:p>
        </w:tc>
        <w:tc>
          <w:tcPr>
            <w:tcW w:w="1897" w:type="dxa"/>
            <w:vAlign w:val="center"/>
            <w:hideMark/>
          </w:tcPr>
          <w:p w14:paraId="0631EF95" w14:textId="77777777" w:rsidR="008E3719" w:rsidRPr="00187B71" w:rsidRDefault="008E3719" w:rsidP="008E3719"/>
        </w:tc>
        <w:tc>
          <w:tcPr>
            <w:tcW w:w="3171" w:type="dxa"/>
            <w:vAlign w:val="center"/>
            <w:hideMark/>
          </w:tcPr>
          <w:p w14:paraId="44C0D3F0" w14:textId="77777777" w:rsidR="008E3719" w:rsidRPr="00187B71" w:rsidRDefault="008E3719" w:rsidP="008E3719"/>
        </w:tc>
      </w:tr>
      <w:tr w:rsidR="008E3719" w:rsidRPr="00187B71" w14:paraId="0C91232C" w14:textId="77777777" w:rsidTr="007E797D">
        <w:trPr>
          <w:tblCellSpacing w:w="15" w:type="dxa"/>
          <w:jc w:val="center"/>
        </w:trPr>
        <w:tc>
          <w:tcPr>
            <w:tcW w:w="1084" w:type="dxa"/>
            <w:vAlign w:val="center"/>
            <w:hideMark/>
          </w:tcPr>
          <w:p w14:paraId="7CCECF4D" w14:textId="77777777" w:rsidR="008E3719" w:rsidRPr="00187B71" w:rsidRDefault="008E3719" w:rsidP="008E3719">
            <w:r w:rsidRPr="00187B71">
              <w:t>/</w:t>
            </w:r>
            <w:proofErr w:type="gramStart"/>
            <w:r w:rsidRPr="00187B71">
              <w:t>rate</w:t>
            </w:r>
            <w:proofErr w:type="gramEnd"/>
          </w:p>
        </w:tc>
        <w:tc>
          <w:tcPr>
            <w:tcW w:w="1104" w:type="dxa"/>
            <w:vAlign w:val="center"/>
            <w:hideMark/>
          </w:tcPr>
          <w:p w14:paraId="24F3B695" w14:textId="77777777" w:rsidR="008E3719" w:rsidRPr="00187B71" w:rsidRDefault="008E3719" w:rsidP="008E3719">
            <w:r w:rsidRPr="00187B71">
              <w:t>POST</w:t>
            </w:r>
          </w:p>
        </w:tc>
        <w:tc>
          <w:tcPr>
            <w:tcW w:w="1580" w:type="dxa"/>
            <w:vAlign w:val="center"/>
            <w:hideMark/>
          </w:tcPr>
          <w:p w14:paraId="34B0447A" w14:textId="77777777" w:rsidR="008E3719" w:rsidRPr="00187B71" w:rsidRDefault="008E3719" w:rsidP="008E3719">
            <w:r w:rsidRPr="00187B71">
              <w:t>Rating form handler</w:t>
            </w:r>
          </w:p>
        </w:tc>
        <w:tc>
          <w:tcPr>
            <w:tcW w:w="1897" w:type="dxa"/>
            <w:vAlign w:val="center"/>
            <w:hideMark/>
          </w:tcPr>
          <w:p w14:paraId="693FC7B2" w14:textId="77777777" w:rsidR="008E3719" w:rsidRPr="00187B71" w:rsidRDefault="008E3719" w:rsidP="008E3719">
            <w:r w:rsidRPr="00187B71">
              <w:t>Signed in users only</w:t>
            </w:r>
          </w:p>
        </w:tc>
        <w:tc>
          <w:tcPr>
            <w:tcW w:w="3171" w:type="dxa"/>
            <w:vAlign w:val="center"/>
            <w:hideMark/>
          </w:tcPr>
          <w:p w14:paraId="4EDCED87" w14:textId="77777777" w:rsidR="008E3719" w:rsidRPr="00187B71" w:rsidRDefault="008E3719" w:rsidP="00B01402">
            <w:pPr>
              <w:keepNext/>
            </w:pPr>
            <w:r w:rsidRPr="00187B71">
              <w:t>Rating: valid range</w:t>
            </w:r>
          </w:p>
        </w:tc>
      </w:tr>
    </w:tbl>
    <w:p w14:paraId="4CB6D8CE" w14:textId="36F87A49" w:rsidR="00C041BF" w:rsidRPr="00187B71" w:rsidRDefault="00B01402" w:rsidP="007E797D">
      <w:pPr>
        <w:pStyle w:val="Caption"/>
        <w:rPr>
          <w:b w:val="0"/>
          <w:bCs w:val="0"/>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4</w:t>
      </w:r>
      <w:r w:rsidRPr="00187B71">
        <w:rPr>
          <w:sz w:val="24"/>
          <w:szCs w:val="24"/>
        </w:rPr>
        <w:fldChar w:fldCharType="end"/>
      </w:r>
      <w:r w:rsidRPr="00187B71">
        <w:rPr>
          <w:sz w:val="24"/>
          <w:szCs w:val="24"/>
        </w:rPr>
        <w:t xml:space="preserve">. Required routes for the </w:t>
      </w:r>
      <w:r w:rsidR="00A61ACA" w:rsidRPr="00187B71">
        <w:rPr>
          <w:sz w:val="24"/>
          <w:szCs w:val="24"/>
        </w:rPr>
        <w:t>application.</w:t>
      </w:r>
    </w:p>
    <w:p w14:paraId="3E364F1B" w14:textId="77777777" w:rsidR="00657B30" w:rsidRPr="00187B71" w:rsidRDefault="00657B30" w:rsidP="007E797D"/>
    <w:p w14:paraId="031E9BEB" w14:textId="0A020B04" w:rsidR="00CA6359" w:rsidRPr="00187B71" w:rsidRDefault="00CA6359" w:rsidP="007E797D">
      <w:pPr>
        <w:pStyle w:val="Heading2"/>
        <w:rPr>
          <w:sz w:val="24"/>
          <w:szCs w:val="24"/>
        </w:rPr>
      </w:pPr>
      <w:bookmarkStart w:id="3" w:name="_Toc165272767"/>
      <w:r w:rsidRPr="00187B71">
        <w:rPr>
          <w:b/>
          <w:bCs/>
          <w:sz w:val="24"/>
          <w:szCs w:val="24"/>
        </w:rPr>
        <w:t>6.3 T</w:t>
      </w:r>
      <w:r w:rsidRPr="00187B71">
        <w:rPr>
          <w:sz w:val="24"/>
          <w:szCs w:val="24"/>
        </w:rPr>
        <w:t>ools Used</w:t>
      </w:r>
      <w:bookmarkEnd w:id="3"/>
    </w:p>
    <w:p w14:paraId="6DD765BA" w14:textId="77777777" w:rsidR="00203CAA" w:rsidRPr="00187B71" w:rsidRDefault="00203CAA" w:rsidP="00203CAA"/>
    <w:p w14:paraId="4431A55C" w14:textId="4094EB0D" w:rsidR="00080838" w:rsidRPr="00187B71" w:rsidRDefault="002717AA" w:rsidP="007E797D">
      <w:r w:rsidRPr="00187B71">
        <w:t xml:space="preserve">The implementation of the </w:t>
      </w:r>
      <w:r w:rsidR="00B96E30" w:rsidRPr="00187B71">
        <w:t xml:space="preserve">web </w:t>
      </w:r>
      <w:r w:rsidRPr="00187B71">
        <w:t>application was done by</w:t>
      </w:r>
      <w:r w:rsidR="00B96E30" w:rsidRPr="00187B71">
        <w:t xml:space="preserve"> using the</w:t>
      </w:r>
      <w:r w:rsidRPr="00187B71">
        <w:t xml:space="preserve"> following tools:</w:t>
      </w:r>
    </w:p>
    <w:p w14:paraId="38F6BC2F" w14:textId="77777777" w:rsidR="002717AA" w:rsidRPr="00187B71" w:rsidRDefault="002717AA" w:rsidP="007E797D">
      <w:pPr>
        <w:pStyle w:val="NormalWeb"/>
      </w:pPr>
      <w:r w:rsidRPr="00187B71">
        <w:rPr>
          <w:rStyle w:val="Strong"/>
        </w:rPr>
        <w:t>Node.js</w:t>
      </w:r>
      <w:r w:rsidRPr="00187B71">
        <w:t>: Served as the runtime environment for my application, handling server-side logic.</w:t>
      </w:r>
    </w:p>
    <w:p w14:paraId="6C9E3029" w14:textId="77777777" w:rsidR="002717AA" w:rsidRPr="00187B71" w:rsidRDefault="002717AA" w:rsidP="007E797D">
      <w:pPr>
        <w:pStyle w:val="NormalWeb"/>
      </w:pPr>
      <w:r w:rsidRPr="00187B71">
        <w:rPr>
          <w:rStyle w:val="Strong"/>
        </w:rPr>
        <w:t>Express.js</w:t>
      </w:r>
      <w:r w:rsidRPr="00187B71">
        <w:t>: A web application framework for Node.js for routing and middleware functionalities.</w:t>
      </w:r>
    </w:p>
    <w:p w14:paraId="0BAA93FA" w14:textId="77777777" w:rsidR="002717AA" w:rsidRPr="00187B71" w:rsidRDefault="002717AA" w:rsidP="007E797D">
      <w:pPr>
        <w:pStyle w:val="NormalWeb"/>
      </w:pPr>
      <w:r w:rsidRPr="00187B71">
        <w:rPr>
          <w:rStyle w:val="Strong"/>
        </w:rPr>
        <w:t>EJS (Embedded JavaScript Templating): </w:t>
      </w:r>
      <w:r w:rsidRPr="00187B71">
        <w:t> I used it to generate HTML templates with embedded JavaScript, simplifying the creation of dynamic web pages.</w:t>
      </w:r>
    </w:p>
    <w:p w14:paraId="29FB93B2" w14:textId="77777777" w:rsidR="002717AA" w:rsidRPr="00187B71" w:rsidRDefault="002717AA" w:rsidP="007E797D">
      <w:pPr>
        <w:pStyle w:val="NormalWeb"/>
      </w:pPr>
      <w:r w:rsidRPr="00187B71">
        <w:rPr>
          <w:rStyle w:val="Strong"/>
        </w:rPr>
        <w:t>CSS:</w:t>
      </w:r>
      <w:r w:rsidRPr="00187B71">
        <w:t> I used it to style the application's front end, ensuring the web pages are visually appealing and functional.</w:t>
      </w:r>
    </w:p>
    <w:p w14:paraId="335DDE25" w14:textId="77777777" w:rsidR="002717AA" w:rsidRPr="00187B71" w:rsidRDefault="002717AA" w:rsidP="007E797D">
      <w:pPr>
        <w:pStyle w:val="NormalWeb"/>
      </w:pPr>
      <w:r w:rsidRPr="00187B71">
        <w:rPr>
          <w:rStyle w:val="Strong"/>
        </w:rPr>
        <w:t>Bootstrap</w:t>
      </w:r>
      <w:r w:rsidRPr="00187B71">
        <w:t>: I used this front-end framework to design responsive web pages. It includes various ready-to-use components that enhance UI design and user experience.</w:t>
      </w:r>
    </w:p>
    <w:p w14:paraId="5FD72137" w14:textId="614A5D1A" w:rsidR="00B23C53" w:rsidRPr="00187B71" w:rsidRDefault="002717AA" w:rsidP="007E797D">
      <w:pPr>
        <w:pStyle w:val="NormalWeb"/>
      </w:pPr>
      <w:r w:rsidRPr="00187B71">
        <w:rPr>
          <w:rStyle w:val="Strong"/>
        </w:rPr>
        <w:t>JavaScript</w:t>
      </w:r>
      <w:r w:rsidRPr="00187B71">
        <w:t>: The primary scripting language for both client-side and server-side development.</w:t>
      </w:r>
    </w:p>
    <w:p w14:paraId="7B66E086" w14:textId="77777777" w:rsidR="002717AA" w:rsidRPr="00187B71" w:rsidRDefault="002717AA" w:rsidP="007E797D"/>
    <w:p w14:paraId="482E168F" w14:textId="3531A7F9" w:rsidR="00D417D3" w:rsidRPr="00187B71" w:rsidRDefault="00F40E74" w:rsidP="007E797D">
      <w:pPr>
        <w:pStyle w:val="Heading2"/>
        <w:rPr>
          <w:sz w:val="24"/>
          <w:szCs w:val="24"/>
        </w:rPr>
      </w:pPr>
      <w:bookmarkStart w:id="4" w:name="_Toc165272768"/>
      <w:r w:rsidRPr="00187B71">
        <w:rPr>
          <w:sz w:val="24"/>
          <w:szCs w:val="24"/>
        </w:rPr>
        <w:t>6.</w:t>
      </w:r>
      <w:r w:rsidR="00CA6359" w:rsidRPr="00187B71">
        <w:rPr>
          <w:sz w:val="24"/>
          <w:szCs w:val="24"/>
        </w:rPr>
        <w:t xml:space="preserve">4 </w:t>
      </w:r>
      <w:r w:rsidR="00D417D3" w:rsidRPr="00187B71">
        <w:rPr>
          <w:sz w:val="24"/>
          <w:szCs w:val="24"/>
        </w:rPr>
        <w:t xml:space="preserve">Iteration </w:t>
      </w:r>
      <w:r w:rsidR="002717AA" w:rsidRPr="00187B71">
        <w:rPr>
          <w:sz w:val="24"/>
          <w:szCs w:val="24"/>
        </w:rPr>
        <w:t>and i</w:t>
      </w:r>
      <w:r w:rsidR="00D116C8" w:rsidRPr="00187B71">
        <w:rPr>
          <w:sz w:val="24"/>
          <w:szCs w:val="24"/>
        </w:rPr>
        <w:t>mprovements</w:t>
      </w:r>
      <w:bookmarkEnd w:id="4"/>
    </w:p>
    <w:p w14:paraId="77D9F4AC" w14:textId="77777777" w:rsidR="00706ED7" w:rsidRPr="00187B71" w:rsidRDefault="00706ED7" w:rsidP="007E797D"/>
    <w:p w14:paraId="792934A6" w14:textId="3BC4759A" w:rsidR="00F40E74" w:rsidRPr="00187B71" w:rsidRDefault="00B23C53" w:rsidP="007E797D">
      <w:r w:rsidRPr="00187B71">
        <w:rPr>
          <w:b/>
          <w:bCs/>
        </w:rPr>
        <w:t>Front-</w:t>
      </w:r>
      <w:r w:rsidR="009E1C21" w:rsidRPr="00187B71">
        <w:rPr>
          <w:b/>
          <w:bCs/>
        </w:rPr>
        <w:t>E</w:t>
      </w:r>
      <w:r w:rsidRPr="00187B71">
        <w:rPr>
          <w:b/>
          <w:bCs/>
        </w:rPr>
        <w:t>nd improvements:</w:t>
      </w:r>
      <w:r w:rsidR="000A7CA1" w:rsidRPr="00187B71">
        <w:rPr>
          <w:b/>
          <w:bCs/>
        </w:rPr>
        <w:t xml:space="preserve"> </w:t>
      </w:r>
      <w:r w:rsidR="000A7CA1" w:rsidRPr="00187B71">
        <w:t xml:space="preserve">In response to user feedback, front-end improvements to the web application included a revised colour scheme for better visual appeal and readability, alongside enlarged buttons to enhance usability and accessibility, particularly on mobile devices. </w:t>
      </w:r>
    </w:p>
    <w:p w14:paraId="02F4AF00" w14:textId="77777777" w:rsidR="00201826" w:rsidRPr="00187B71" w:rsidRDefault="00201826" w:rsidP="007E797D">
      <w:pPr>
        <w:keepNext/>
      </w:pPr>
      <w:r w:rsidRPr="00187B71">
        <w:rPr>
          <w:noProof/>
        </w:rPr>
        <w:lastRenderedPageBreak/>
        <w:drawing>
          <wp:inline distT="0" distB="0" distL="0" distR="0" wp14:anchorId="78F8C661" wp14:editId="7725BB84">
            <wp:extent cx="4693431" cy="2092960"/>
            <wp:effectExtent l="0" t="0" r="5715" b="2540"/>
            <wp:docPr id="1755943949"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943949" name="Picture 5" descr="A screenshot of a comput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50706" cy="2118501"/>
                    </a:xfrm>
                    <a:prstGeom prst="rect">
                      <a:avLst/>
                    </a:prstGeom>
                  </pic:spPr>
                </pic:pic>
              </a:graphicData>
            </a:graphic>
          </wp:inline>
        </w:drawing>
      </w:r>
    </w:p>
    <w:p w14:paraId="34BEE7E2" w14:textId="6ED01E0A" w:rsidR="00201826" w:rsidRPr="00187B71" w:rsidRDefault="00201826"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5</w:t>
      </w:r>
      <w:r w:rsidRPr="00187B71">
        <w:rPr>
          <w:sz w:val="24"/>
          <w:szCs w:val="24"/>
        </w:rPr>
        <w:fldChar w:fldCharType="end"/>
      </w:r>
      <w:r w:rsidRPr="00187B71">
        <w:rPr>
          <w:sz w:val="24"/>
          <w:szCs w:val="24"/>
        </w:rPr>
        <w:t xml:space="preserve"> Showcases Survey conducted on Design choices.</w:t>
      </w:r>
    </w:p>
    <w:p w14:paraId="2199E222" w14:textId="77777777" w:rsidR="009E0659" w:rsidRPr="00187B71" w:rsidRDefault="009E0659" w:rsidP="007E797D"/>
    <w:p w14:paraId="6C33CD72" w14:textId="77777777" w:rsidR="00201826" w:rsidRPr="00187B71" w:rsidRDefault="00201826" w:rsidP="007E797D">
      <w:pPr>
        <w:keepNext/>
      </w:pPr>
      <w:r w:rsidRPr="00187B71">
        <w:rPr>
          <w:noProof/>
        </w:rPr>
        <w:drawing>
          <wp:inline distT="0" distB="0" distL="0" distR="0" wp14:anchorId="324E1FE9" wp14:editId="426350F6">
            <wp:extent cx="4757911" cy="2113280"/>
            <wp:effectExtent l="0" t="0" r="5080" b="0"/>
            <wp:docPr id="712909398" name="Picture 6" descr="A pie chart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2909398" name="Picture 6" descr="A pie chart with different colo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72858" cy="2208751"/>
                    </a:xfrm>
                    <a:prstGeom prst="rect">
                      <a:avLst/>
                    </a:prstGeom>
                  </pic:spPr>
                </pic:pic>
              </a:graphicData>
            </a:graphic>
          </wp:inline>
        </w:drawing>
      </w:r>
    </w:p>
    <w:p w14:paraId="17E7F018" w14:textId="7A637B25" w:rsidR="00201826" w:rsidRPr="00187B71" w:rsidRDefault="00201826"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6</w:t>
      </w:r>
      <w:r w:rsidRPr="00187B71">
        <w:rPr>
          <w:sz w:val="24"/>
          <w:szCs w:val="24"/>
        </w:rPr>
        <w:fldChar w:fldCharType="end"/>
      </w:r>
      <w:r w:rsidRPr="00187B71">
        <w:rPr>
          <w:sz w:val="24"/>
          <w:szCs w:val="24"/>
        </w:rPr>
        <w:t xml:space="preserve">. Showcases the results of the </w:t>
      </w:r>
      <w:r w:rsidR="00EA781C" w:rsidRPr="00187B71">
        <w:rPr>
          <w:sz w:val="24"/>
          <w:szCs w:val="24"/>
        </w:rPr>
        <w:t>Survey.</w:t>
      </w:r>
    </w:p>
    <w:p w14:paraId="7113EA68" w14:textId="77777777" w:rsidR="000E7204" w:rsidRPr="00187B71" w:rsidRDefault="000E7204" w:rsidP="007E797D"/>
    <w:p w14:paraId="0E90BCA9" w14:textId="7F32A78C" w:rsidR="009E7D78" w:rsidRPr="00187B71" w:rsidRDefault="009E7D78" w:rsidP="007E797D">
      <w:r w:rsidRPr="00187B71">
        <w:rPr>
          <w:b/>
          <w:bCs/>
        </w:rPr>
        <w:t>Backend improvements</w:t>
      </w:r>
      <w:r w:rsidRPr="00187B71">
        <w:t>: Backend changes involved a shift from NoSQL to MySQL for the database system. I decided to do this because of the anticipated low volume of data, which MySQL handles more efficiently. Additionally, MySQL provides robust relational data integrity and supports complex queries</w:t>
      </w:r>
      <w:r w:rsidR="00D1529D" w:rsidRPr="00187B71">
        <w:t>.</w:t>
      </w:r>
    </w:p>
    <w:p w14:paraId="78C62F27" w14:textId="41C17CA7" w:rsidR="000E7204" w:rsidRPr="00187B71" w:rsidRDefault="000E7204" w:rsidP="007E797D">
      <w:pPr>
        <w:pStyle w:val="NormalWeb"/>
      </w:pPr>
      <w:r w:rsidRPr="00187B71">
        <w:rPr>
          <w:b/>
          <w:bCs/>
        </w:rPr>
        <w:t xml:space="preserve">Rating system changes: </w:t>
      </w:r>
      <w:r w:rsidR="007141AC" w:rsidRPr="00187B71">
        <w:t xml:space="preserve">After user feedback that the old 5-star system was too simple, I upgraded it to encompass various evaluation aspects. The altered system now enables people to assess competency, likability, and influence on 4 options namely: very, yes, somewhat and no. This methodology is like what Photo Feeler employs </w:t>
      </w:r>
      <w:r w:rsidR="00586AE7" w:rsidRPr="00187B71">
        <w:t>to</w:t>
      </w:r>
      <w:r w:rsidR="007141AC" w:rsidRPr="00187B71">
        <w:t xml:space="preserve"> offer intricate resonance between the feedback given by users as well as their engagement patterns on this site. </w:t>
      </w:r>
    </w:p>
    <w:p w14:paraId="373AF45D" w14:textId="77777777" w:rsidR="00611D2B" w:rsidRPr="00187B71" w:rsidRDefault="00611D2B" w:rsidP="007E797D">
      <w:pPr>
        <w:pStyle w:val="NormalWeb"/>
      </w:pPr>
    </w:p>
    <w:p w14:paraId="59F3AA70" w14:textId="77777777" w:rsidR="001E4B7B" w:rsidRPr="00187B71" w:rsidRDefault="001E4B7B" w:rsidP="007E797D">
      <w:pPr>
        <w:keepNext/>
      </w:pPr>
      <w:r w:rsidRPr="00187B71">
        <w:rPr>
          <w:b/>
          <w:bCs/>
          <w:noProof/>
        </w:rPr>
        <w:lastRenderedPageBreak/>
        <w:drawing>
          <wp:inline distT="0" distB="0" distL="0" distR="0" wp14:anchorId="6AB789A1" wp14:editId="152187CC">
            <wp:extent cx="5731510" cy="3382645"/>
            <wp:effectExtent l="0" t="0" r="0" b="0"/>
            <wp:docPr id="226491984"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491984" name="Picture 7"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382645"/>
                    </a:xfrm>
                    <a:prstGeom prst="rect">
                      <a:avLst/>
                    </a:prstGeom>
                  </pic:spPr>
                </pic:pic>
              </a:graphicData>
            </a:graphic>
          </wp:inline>
        </w:drawing>
      </w:r>
    </w:p>
    <w:p w14:paraId="6D681D6C" w14:textId="6CC0F709" w:rsidR="00F40E74" w:rsidRPr="00187B71" w:rsidRDefault="001E4B7B" w:rsidP="007E797D">
      <w:pPr>
        <w:pStyle w:val="Caption"/>
        <w:rPr>
          <w:b w:val="0"/>
          <w:bCs w:val="0"/>
          <w:sz w:val="24"/>
          <w:szCs w:val="24"/>
          <w:lang w:eastAsia="en-US"/>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7</w:t>
      </w:r>
      <w:r w:rsidRPr="00187B71">
        <w:rPr>
          <w:sz w:val="24"/>
          <w:szCs w:val="24"/>
        </w:rPr>
        <w:fldChar w:fldCharType="end"/>
      </w:r>
      <w:r w:rsidRPr="00187B71">
        <w:rPr>
          <w:sz w:val="24"/>
          <w:szCs w:val="24"/>
        </w:rPr>
        <w:t>. Showcases updated Rating system.</w:t>
      </w:r>
    </w:p>
    <w:p w14:paraId="2FB71F6C" w14:textId="77777777" w:rsidR="00F40E74" w:rsidRPr="00187B71" w:rsidRDefault="00F40E74" w:rsidP="007E797D"/>
    <w:p w14:paraId="44D015C6" w14:textId="7AD053F8" w:rsidR="00E6224E" w:rsidRPr="00187B71" w:rsidRDefault="00F40E74" w:rsidP="007E797D">
      <w:pPr>
        <w:pStyle w:val="Heading2"/>
        <w:rPr>
          <w:sz w:val="24"/>
          <w:szCs w:val="24"/>
        </w:rPr>
      </w:pPr>
      <w:bookmarkStart w:id="5" w:name="_Toc165272769"/>
      <w:r w:rsidRPr="00187B71">
        <w:rPr>
          <w:sz w:val="24"/>
          <w:szCs w:val="24"/>
        </w:rPr>
        <w:t>6.</w:t>
      </w:r>
      <w:r w:rsidR="00293AE1" w:rsidRPr="00187B71">
        <w:rPr>
          <w:sz w:val="24"/>
          <w:szCs w:val="24"/>
        </w:rPr>
        <w:t>6</w:t>
      </w:r>
      <w:r w:rsidRPr="00187B71">
        <w:rPr>
          <w:sz w:val="24"/>
          <w:szCs w:val="24"/>
        </w:rPr>
        <w:t xml:space="preserve"> </w:t>
      </w:r>
      <w:r w:rsidR="00D14733" w:rsidRPr="00187B71">
        <w:rPr>
          <w:sz w:val="24"/>
          <w:szCs w:val="24"/>
        </w:rPr>
        <w:t>Database Design &amp; Configuration</w:t>
      </w:r>
      <w:bookmarkEnd w:id="5"/>
    </w:p>
    <w:p w14:paraId="7AC2A07B" w14:textId="77777777" w:rsidR="00802C65" w:rsidRPr="00187B71" w:rsidRDefault="00802C65" w:rsidP="007E797D"/>
    <w:p w14:paraId="0CADB150" w14:textId="36F50D0B" w:rsidR="00F40E74" w:rsidRPr="00187B71" w:rsidRDefault="001668EA" w:rsidP="007E797D">
      <w:r w:rsidRPr="00187B71">
        <w:rPr>
          <w:rStyle w:val="Strong"/>
        </w:rPr>
        <w:t>Database Structure Overview:</w:t>
      </w:r>
      <w:r w:rsidRPr="00187B71">
        <w:t> </w:t>
      </w:r>
      <w:r w:rsidR="00E24C97" w:rsidRPr="00187B71">
        <w:t>The database</w:t>
      </w:r>
      <w:r w:rsidR="0089730D" w:rsidRPr="00187B71">
        <w:t xml:space="preserve"> is</w:t>
      </w:r>
      <w:r w:rsidRPr="00187B71">
        <w:t xml:space="preserve"> structured in MySQL, creates a normalized design to minimize redundancy and ensure data integrity. </w:t>
      </w:r>
      <w:r w:rsidR="00BC6B5C" w:rsidRPr="00187B71">
        <w:t xml:space="preserve">My </w:t>
      </w:r>
      <w:r w:rsidRPr="00187B71">
        <w:t xml:space="preserve">design comprises </w:t>
      </w:r>
      <w:r w:rsidR="00BC6B5C" w:rsidRPr="00187B71">
        <w:t xml:space="preserve">of </w:t>
      </w:r>
      <w:r w:rsidRPr="00187B71">
        <w:t>two primary entities, users, and ratings. My setup begins by setting the SQL mode and transaction properties</w:t>
      </w:r>
      <w:r w:rsidR="00BC6B5C" w:rsidRPr="00187B71">
        <w:t>.</w:t>
      </w:r>
    </w:p>
    <w:p w14:paraId="14057ED2" w14:textId="77777777" w:rsidR="00802C65" w:rsidRPr="00187B71" w:rsidRDefault="00802C65" w:rsidP="007E797D"/>
    <w:p w14:paraId="4D672838" w14:textId="77777777" w:rsidR="005114EF" w:rsidRPr="00187B71" w:rsidRDefault="005114EF" w:rsidP="007E797D">
      <w:pPr>
        <w:keepNext/>
      </w:pPr>
      <w:r w:rsidRPr="00187B71">
        <w:rPr>
          <w:noProof/>
        </w:rPr>
        <w:drawing>
          <wp:inline distT="0" distB="0" distL="0" distR="0" wp14:anchorId="59C2E10A" wp14:editId="04ED792D">
            <wp:extent cx="5731510" cy="1052830"/>
            <wp:effectExtent l="0" t="0" r="0" b="1270"/>
            <wp:docPr id="858216679" name="Picture 8"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216679" name="Picture 8" descr="A black screen with white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1052830"/>
                    </a:xfrm>
                    <a:prstGeom prst="rect">
                      <a:avLst/>
                    </a:prstGeom>
                  </pic:spPr>
                </pic:pic>
              </a:graphicData>
            </a:graphic>
          </wp:inline>
        </w:drawing>
      </w:r>
    </w:p>
    <w:p w14:paraId="36848EAF" w14:textId="495025A0" w:rsidR="005114EF" w:rsidRPr="00187B71" w:rsidRDefault="005114EF"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8</w:t>
      </w:r>
      <w:r w:rsidRPr="00187B71">
        <w:rPr>
          <w:sz w:val="24"/>
          <w:szCs w:val="24"/>
        </w:rPr>
        <w:fldChar w:fldCharType="end"/>
      </w:r>
      <w:r w:rsidRPr="00187B71">
        <w:rPr>
          <w:sz w:val="24"/>
          <w:szCs w:val="24"/>
        </w:rPr>
        <w:t xml:space="preserve"> Showcases transaction </w:t>
      </w:r>
      <w:r w:rsidR="00652CE6" w:rsidRPr="00187B71">
        <w:rPr>
          <w:sz w:val="24"/>
          <w:szCs w:val="24"/>
        </w:rPr>
        <w:t>setup.</w:t>
      </w:r>
    </w:p>
    <w:p w14:paraId="0604F795" w14:textId="77777777" w:rsidR="00802C65" w:rsidRPr="00187B71" w:rsidRDefault="00802C65" w:rsidP="007E797D"/>
    <w:p w14:paraId="6A1D3E73" w14:textId="14385F4E" w:rsidR="001668EA" w:rsidRPr="00187B71" w:rsidRDefault="00CF3F15" w:rsidP="007E797D">
      <w:pPr>
        <w:rPr>
          <w:rStyle w:val="Strong"/>
        </w:rPr>
      </w:pPr>
      <w:r w:rsidRPr="00187B71">
        <w:rPr>
          <w:rStyle w:val="Strong"/>
        </w:rPr>
        <w:t>Users Entity:</w:t>
      </w:r>
    </w:p>
    <w:p w14:paraId="2F0E156F" w14:textId="77777777" w:rsidR="00652CE6" w:rsidRPr="00187B71" w:rsidRDefault="00652CE6" w:rsidP="007E797D">
      <w:pPr>
        <w:spacing w:before="100" w:beforeAutospacing="1" w:after="100" w:afterAutospacing="1"/>
      </w:pPr>
      <w:r w:rsidRPr="00187B71">
        <w:t>The user's table is designed to store user account information. Each record in the table represents a unique user, identified by an auto-incrementing primary key (id). The table includes:</w:t>
      </w:r>
    </w:p>
    <w:p w14:paraId="4A590627" w14:textId="77777777" w:rsidR="00652CE6" w:rsidRPr="00187B71" w:rsidRDefault="00652CE6" w:rsidP="007E797D">
      <w:pPr>
        <w:numPr>
          <w:ilvl w:val="0"/>
          <w:numId w:val="16"/>
        </w:numPr>
        <w:spacing w:before="100" w:beforeAutospacing="1" w:after="100" w:afterAutospacing="1"/>
      </w:pPr>
      <w:r w:rsidRPr="00187B71">
        <w:t>Fields for storing the user's full name (</w:t>
      </w:r>
      <w:proofErr w:type="spellStart"/>
      <w:r w:rsidRPr="00187B71">
        <w:t>full_name</w:t>
      </w:r>
      <w:proofErr w:type="spellEnd"/>
      <w:r w:rsidRPr="00187B71">
        <w:t>).</w:t>
      </w:r>
    </w:p>
    <w:p w14:paraId="544DF429" w14:textId="77777777" w:rsidR="00652CE6" w:rsidRPr="00187B71" w:rsidRDefault="00652CE6" w:rsidP="007E797D">
      <w:pPr>
        <w:numPr>
          <w:ilvl w:val="0"/>
          <w:numId w:val="16"/>
        </w:numPr>
        <w:spacing w:before="100" w:beforeAutospacing="1" w:after="100" w:afterAutospacing="1"/>
      </w:pPr>
      <w:r w:rsidRPr="00187B71">
        <w:t>Email address (email).</w:t>
      </w:r>
    </w:p>
    <w:p w14:paraId="4D9CBB9C" w14:textId="77777777" w:rsidR="00652CE6" w:rsidRPr="00187B71" w:rsidRDefault="00652CE6" w:rsidP="007E797D">
      <w:pPr>
        <w:numPr>
          <w:ilvl w:val="0"/>
          <w:numId w:val="16"/>
        </w:numPr>
        <w:spacing w:before="100" w:beforeAutospacing="1" w:after="100" w:afterAutospacing="1"/>
      </w:pPr>
      <w:r w:rsidRPr="00187B71">
        <w:t>Profile picture URL (profile).</w:t>
      </w:r>
    </w:p>
    <w:p w14:paraId="10D62D09" w14:textId="77777777" w:rsidR="00652CE6" w:rsidRPr="00187B71" w:rsidRDefault="00652CE6" w:rsidP="007E797D">
      <w:pPr>
        <w:numPr>
          <w:ilvl w:val="0"/>
          <w:numId w:val="16"/>
        </w:numPr>
        <w:spacing w:before="100" w:beforeAutospacing="1" w:after="100" w:afterAutospacing="1"/>
      </w:pPr>
      <w:r w:rsidRPr="00187B71">
        <w:t>Hashed password (password).</w:t>
      </w:r>
    </w:p>
    <w:p w14:paraId="038A7230" w14:textId="77777777" w:rsidR="00652CE6" w:rsidRPr="00187B71" w:rsidRDefault="00652CE6" w:rsidP="007E797D">
      <w:pPr>
        <w:spacing w:before="100" w:beforeAutospacing="1" w:after="100" w:afterAutospacing="1"/>
      </w:pPr>
      <w:r w:rsidRPr="00187B71">
        <w:lastRenderedPageBreak/>
        <w:t>The email field is also indexed with a unique constraint to ensure no two users can register with the same email address. This table is fundamental for user authentication and profile management functionalities within the application.</w:t>
      </w:r>
    </w:p>
    <w:p w14:paraId="51DF311F" w14:textId="77777777" w:rsidR="00652CE6" w:rsidRPr="00187B71" w:rsidRDefault="00652CE6" w:rsidP="007E797D">
      <w:pPr>
        <w:keepNext/>
        <w:spacing w:before="100" w:beforeAutospacing="1" w:after="100" w:afterAutospacing="1"/>
      </w:pPr>
      <w:r w:rsidRPr="00187B71">
        <w:rPr>
          <w:noProof/>
        </w:rPr>
        <w:drawing>
          <wp:inline distT="0" distB="0" distL="0" distR="0" wp14:anchorId="0138BD5A" wp14:editId="581768EF">
            <wp:extent cx="5731510" cy="1134110"/>
            <wp:effectExtent l="0" t="0" r="0" b="0"/>
            <wp:docPr id="1320607381" name="Picture 9"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607381" name="Picture 9" descr="A black background with white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134110"/>
                    </a:xfrm>
                    <a:prstGeom prst="rect">
                      <a:avLst/>
                    </a:prstGeom>
                  </pic:spPr>
                </pic:pic>
              </a:graphicData>
            </a:graphic>
          </wp:inline>
        </w:drawing>
      </w:r>
    </w:p>
    <w:p w14:paraId="176E3A76" w14:textId="531BF005" w:rsidR="00652CE6" w:rsidRPr="00187B71" w:rsidRDefault="00652CE6"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9</w:t>
      </w:r>
      <w:r w:rsidRPr="00187B71">
        <w:rPr>
          <w:sz w:val="24"/>
          <w:szCs w:val="24"/>
        </w:rPr>
        <w:fldChar w:fldCharType="end"/>
      </w:r>
      <w:r w:rsidRPr="00187B71">
        <w:rPr>
          <w:sz w:val="24"/>
          <w:szCs w:val="24"/>
        </w:rPr>
        <w:t>. Showcases User Table.</w:t>
      </w:r>
    </w:p>
    <w:p w14:paraId="64F6F374" w14:textId="77777777" w:rsidR="00652CE6" w:rsidRPr="00187B71" w:rsidRDefault="00652CE6" w:rsidP="007E797D"/>
    <w:p w14:paraId="2E0981E8" w14:textId="77777777" w:rsidR="005D2C7F" w:rsidRPr="00187B71" w:rsidRDefault="00652CE6" w:rsidP="007E797D">
      <w:pPr>
        <w:rPr>
          <w:b/>
          <w:bCs/>
        </w:rPr>
      </w:pPr>
      <w:r w:rsidRPr="00187B71">
        <w:rPr>
          <w:b/>
          <w:bCs/>
        </w:rPr>
        <w:t>Ratings Entity:</w:t>
      </w:r>
    </w:p>
    <w:p w14:paraId="720FCDC3" w14:textId="77777777" w:rsidR="005D2C7F" w:rsidRPr="00187B71" w:rsidRDefault="005D2C7F" w:rsidP="007E797D">
      <w:pPr>
        <w:rPr>
          <w:b/>
          <w:bCs/>
        </w:rPr>
      </w:pPr>
    </w:p>
    <w:p w14:paraId="4D828ED5" w14:textId="3DC9640B" w:rsidR="005D2C7F" w:rsidRPr="00187B71" w:rsidRDefault="005D2C7F" w:rsidP="007E797D">
      <w:pPr>
        <w:rPr>
          <w:b/>
          <w:bCs/>
        </w:rPr>
      </w:pPr>
      <w:r w:rsidRPr="00187B71">
        <w:t>In the ratings table, comments left by users for each other are recorded. This table has the user (the rated user's ID), rated by (the rater's user ID), and an auto-incrementing ID as the primary key for every rating instance. The ID of the user table was linked to both foreign keys. Such an arrangement ensures relational integrity in my web app. Ratings can be categorized using three different attributes: </w:t>
      </w:r>
    </w:p>
    <w:p w14:paraId="24AE52C1" w14:textId="77777777" w:rsidR="005D2C7F" w:rsidRPr="00187B71" w:rsidRDefault="005D2C7F" w:rsidP="007E797D">
      <w:pPr>
        <w:pStyle w:val="NormalWeb"/>
      </w:pPr>
      <w:r w:rsidRPr="00187B71">
        <w:t>competent_rating, likable_rating, and influential_rating, each restricted to store integers. A text field called comment permits users to give textual feedback. The time field automatically captures the timestamp of when the rating was made and provides chronological context to this input.</w:t>
      </w:r>
    </w:p>
    <w:p w14:paraId="621932A3" w14:textId="714BDBC6" w:rsidR="00CB5FB8" w:rsidRPr="00187B71" w:rsidRDefault="005D2C7F" w:rsidP="007E797D">
      <w:r w:rsidRPr="00187B71">
        <w:t xml:space="preserve"> </w:t>
      </w:r>
    </w:p>
    <w:p w14:paraId="5BC80661" w14:textId="77777777" w:rsidR="000F6078" w:rsidRPr="00187B71" w:rsidRDefault="000F6078" w:rsidP="007E797D">
      <w:pPr>
        <w:keepNext/>
      </w:pPr>
      <w:r w:rsidRPr="00187B71">
        <w:rPr>
          <w:noProof/>
        </w:rPr>
        <w:drawing>
          <wp:inline distT="0" distB="0" distL="0" distR="0" wp14:anchorId="4368EF5D" wp14:editId="26B3FD53">
            <wp:extent cx="5731510" cy="2006600"/>
            <wp:effectExtent l="0" t="0" r="0" b="0"/>
            <wp:docPr id="1732651189" name="Picture 1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651189" name="Picture 11" descr="A computer screen shot of a program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2006600"/>
                    </a:xfrm>
                    <a:prstGeom prst="rect">
                      <a:avLst/>
                    </a:prstGeom>
                  </pic:spPr>
                </pic:pic>
              </a:graphicData>
            </a:graphic>
          </wp:inline>
        </w:drawing>
      </w:r>
    </w:p>
    <w:p w14:paraId="21AB06AE" w14:textId="1B861CF2" w:rsidR="000F6078" w:rsidRPr="00187B71" w:rsidRDefault="000F6078"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10</w:t>
      </w:r>
      <w:r w:rsidRPr="00187B71">
        <w:rPr>
          <w:sz w:val="24"/>
          <w:szCs w:val="24"/>
        </w:rPr>
        <w:fldChar w:fldCharType="end"/>
      </w:r>
      <w:r w:rsidRPr="00187B71">
        <w:rPr>
          <w:sz w:val="24"/>
          <w:szCs w:val="24"/>
        </w:rPr>
        <w:t>. Showcases Rating table.</w:t>
      </w:r>
    </w:p>
    <w:p w14:paraId="16C62244" w14:textId="23DF73D6" w:rsidR="00D9001B" w:rsidRPr="00187B71" w:rsidRDefault="00D9001B" w:rsidP="007E797D">
      <w:pPr>
        <w:spacing w:before="100" w:beforeAutospacing="1" w:after="100" w:afterAutospacing="1"/>
      </w:pPr>
      <w:r w:rsidRPr="00187B71">
        <w:rPr>
          <w:b/>
          <w:bCs/>
        </w:rPr>
        <w:t>Normalization and Query Utilization:</w:t>
      </w:r>
      <w:r w:rsidRPr="00187B71">
        <w:t> The database structure adheres to at least the Third Normal Form (3NF)</w:t>
      </w:r>
      <w:r w:rsidR="00653C20" w:rsidRPr="00187B71">
        <w:t xml:space="preserve"> </w:t>
      </w:r>
      <w:r w:rsidR="00653C20" w:rsidRPr="00187B71">
        <w:fldChar w:fldCharType="begin"/>
      </w:r>
      <w:r w:rsidR="00FE776F" w:rsidRPr="00187B71">
        <w:instrText xml:space="preserve"> ADDIN ZOTERO_ITEM CSL_CITATION {"citationID":"ooAI541S","properties":{"formattedCitation":"[2]","plainCitation":"[2]","noteIndex":0},"citationItems":[{"id":17,"uris":["http://zotero.org/users/local/PBBTLnJW/items/SWVP4RZX"],"itemData":{"id":17,"type":"webpage","abstract":"Database normalization uses tables to reduce redundancy. While intrinsic to relational design, it is challenged now by methods such as denormalization.","container-title":"Data Management","language":"en","title":"What is Database Normalization?","URL":"https://www.techtarget.com/searchdatamanagement/definition/normalization","accessed":{"date-parts":[["2024",4,29]]}}}],"schema":"https://github.com/citation-style-language/schema/raw/master/csl-citation.json"} </w:instrText>
      </w:r>
      <w:r w:rsidR="00653C20" w:rsidRPr="00187B71">
        <w:fldChar w:fldCharType="separate"/>
      </w:r>
      <w:r w:rsidR="00FE776F" w:rsidRPr="00187B71">
        <w:rPr>
          <w:noProof/>
        </w:rPr>
        <w:t>[2]</w:t>
      </w:r>
      <w:r w:rsidR="00653C20" w:rsidRPr="00187B71">
        <w:fldChar w:fldCharType="end"/>
      </w:r>
      <w:r w:rsidRPr="00187B71">
        <w:t>:</w:t>
      </w:r>
    </w:p>
    <w:p w14:paraId="4A1D45BF" w14:textId="651401A5" w:rsidR="00D9001B" w:rsidRPr="00187B71" w:rsidRDefault="00D9001B" w:rsidP="007E797D">
      <w:pPr>
        <w:numPr>
          <w:ilvl w:val="0"/>
          <w:numId w:val="17"/>
        </w:numPr>
        <w:spacing w:before="100" w:beforeAutospacing="1" w:after="100" w:afterAutospacing="1"/>
      </w:pPr>
      <w:r w:rsidRPr="00187B71">
        <w:rPr>
          <w:b/>
          <w:bCs/>
        </w:rPr>
        <w:t>1NF</w:t>
      </w:r>
      <w:r w:rsidRPr="00187B71">
        <w:t> is achieved as each table has a primary key, and the values in each column are a</w:t>
      </w:r>
      <w:r w:rsidR="0089730D" w:rsidRPr="00187B71">
        <w:t>utomatic</w:t>
      </w:r>
      <w:r w:rsidRPr="00187B71">
        <w:t>.</w:t>
      </w:r>
    </w:p>
    <w:p w14:paraId="60098F52" w14:textId="77777777" w:rsidR="00D9001B" w:rsidRPr="00187B71" w:rsidRDefault="00D9001B" w:rsidP="007E797D">
      <w:pPr>
        <w:numPr>
          <w:ilvl w:val="0"/>
          <w:numId w:val="17"/>
        </w:numPr>
        <w:spacing w:before="100" w:beforeAutospacing="1" w:after="100" w:afterAutospacing="1"/>
      </w:pPr>
      <w:r w:rsidRPr="00187B71">
        <w:rPr>
          <w:b/>
          <w:bCs/>
        </w:rPr>
        <w:t>2NF</w:t>
      </w:r>
      <w:r w:rsidRPr="00187B71">
        <w:t> and </w:t>
      </w:r>
      <w:r w:rsidRPr="00187B71">
        <w:rPr>
          <w:b/>
          <w:bCs/>
        </w:rPr>
        <w:t>3NF</w:t>
      </w:r>
      <w:r w:rsidRPr="00187B71">
        <w:t> are maintained by ensuring that all attributes depend only on the primary key and there are no transitive dependencies.</w:t>
      </w:r>
    </w:p>
    <w:p w14:paraId="14748E1F" w14:textId="6F398E10" w:rsidR="00CF3F15" w:rsidRPr="00187B71" w:rsidRDefault="00D9001B" w:rsidP="007E797D">
      <w:pPr>
        <w:spacing w:before="100" w:beforeAutospacing="1" w:after="100" w:afterAutospacing="1"/>
        <w:rPr>
          <w:rStyle w:val="Strong"/>
          <w:b w:val="0"/>
          <w:bCs w:val="0"/>
        </w:rPr>
      </w:pPr>
      <w:r w:rsidRPr="00187B71">
        <w:lastRenderedPageBreak/>
        <w:t xml:space="preserve">Queries </w:t>
      </w:r>
      <w:r w:rsidR="00725F64" w:rsidRPr="00187B71">
        <w:t>using</w:t>
      </w:r>
      <w:r w:rsidRPr="00187B71">
        <w:t xml:space="preserve"> this structure efficiently retrieve, </w:t>
      </w:r>
      <w:r w:rsidR="00725F64" w:rsidRPr="00187B71">
        <w:t xml:space="preserve">insert, </w:t>
      </w:r>
      <w:r w:rsidRPr="00187B71">
        <w:t>and manage user and rating data. It enables my application to show a comprehensive user profile with ratings and feedback.</w:t>
      </w:r>
    </w:p>
    <w:p w14:paraId="6CB3DA78" w14:textId="77777777" w:rsidR="001668EA" w:rsidRPr="00187B71" w:rsidRDefault="001668EA" w:rsidP="007E797D"/>
    <w:p w14:paraId="725D4653" w14:textId="15C2DCFB" w:rsidR="00E27A5A" w:rsidRPr="00187B71" w:rsidRDefault="00F40E74" w:rsidP="007E797D">
      <w:pPr>
        <w:pStyle w:val="Heading2"/>
        <w:rPr>
          <w:sz w:val="24"/>
          <w:szCs w:val="24"/>
        </w:rPr>
      </w:pPr>
      <w:bookmarkStart w:id="6" w:name="_Toc165272770"/>
      <w:r w:rsidRPr="00187B71">
        <w:rPr>
          <w:sz w:val="24"/>
          <w:szCs w:val="24"/>
        </w:rPr>
        <w:t>6.</w:t>
      </w:r>
      <w:r w:rsidR="00293AE1" w:rsidRPr="00187B71">
        <w:rPr>
          <w:sz w:val="24"/>
          <w:szCs w:val="24"/>
        </w:rPr>
        <w:t>7</w:t>
      </w:r>
      <w:r w:rsidRPr="00187B71">
        <w:rPr>
          <w:sz w:val="24"/>
          <w:szCs w:val="24"/>
        </w:rPr>
        <w:t xml:space="preserve"> </w:t>
      </w:r>
      <w:r w:rsidR="00E6224E" w:rsidRPr="00187B71">
        <w:rPr>
          <w:sz w:val="24"/>
          <w:szCs w:val="24"/>
        </w:rPr>
        <w:t>Business Rules/Algorithm</w:t>
      </w:r>
      <w:bookmarkEnd w:id="6"/>
    </w:p>
    <w:p w14:paraId="44C7A5E5" w14:textId="77777777" w:rsidR="00802C65" w:rsidRPr="00187B71" w:rsidRDefault="00802C65" w:rsidP="007E797D"/>
    <w:p w14:paraId="36DB1BF2" w14:textId="4D658261" w:rsidR="00F46F79" w:rsidRPr="00187B71" w:rsidRDefault="003103EA" w:rsidP="007E797D">
      <w:r w:rsidRPr="00187B71">
        <w:rPr>
          <w:rStyle w:val="Strong"/>
        </w:rPr>
        <w:t>Overview of Rating Algorithm:</w:t>
      </w:r>
      <w:r w:rsidRPr="00187B71">
        <w:t> </w:t>
      </w:r>
      <w:r w:rsidR="006704AE" w:rsidRPr="00187B71">
        <w:t xml:space="preserve">The </w:t>
      </w:r>
      <w:r w:rsidR="00DD0132" w:rsidRPr="00187B71">
        <w:t>Nosedive</w:t>
      </w:r>
      <w:r w:rsidR="006704AE" w:rsidRPr="00187B71">
        <w:t xml:space="preserve"> web application's algorithm determines average user ratings based on three factors: influence, likability, and competence. By giving their assessments more weight, my algorithm gives preference to users who have higher ratings, thereby recognizing their greater standing or reliability in the rating system. It was modified for this project using the Bayesian Algorithm</w:t>
      </w:r>
      <w:r w:rsidR="007B29C4" w:rsidRPr="00187B71">
        <w:t xml:space="preserve"> </w:t>
      </w:r>
      <w:r w:rsidR="007B29C4" w:rsidRPr="00187B71">
        <w:fldChar w:fldCharType="begin"/>
      </w:r>
      <w:r w:rsidR="007B29C4" w:rsidRPr="00187B71">
        <w:instrText xml:space="preserve"> ADDIN ZOTERO_ITEM CSL_CITATION {"citationID":"JqkZ7Jhz","properties":{"formattedCitation":"[3]","plainCitation":"[3]","noteIndex":0},"citationItems":[{"id":25,"uris":["http://zotero.org/users/local/PBBTLnJW/items/WRQ3F635"],"itemData":{"id":25,"type":"webpage","abstract":"Learn how to use the Bayesian average for a more reliable and accurate rank star rating average.","container-title":"Algolia Documentation","language":"en","title":"Using the Bayesian average in custom ranking | Algolia","URL":"https://www.algolia.com/doc/guides/managing-results/must-do/custom-ranking/how-to/bayesian-average/","accessed":{"date-parts":[["2024",4,29]]}}}],"schema":"https://github.com/citation-style-language/schema/raw/master/csl-citation.json"} </w:instrText>
      </w:r>
      <w:r w:rsidR="007B29C4" w:rsidRPr="00187B71">
        <w:fldChar w:fldCharType="separate"/>
      </w:r>
      <w:r w:rsidR="007B29C4" w:rsidRPr="00187B71">
        <w:rPr>
          <w:noProof/>
        </w:rPr>
        <w:t>[3]</w:t>
      </w:r>
      <w:r w:rsidR="007B29C4" w:rsidRPr="00187B71">
        <w:fldChar w:fldCharType="end"/>
      </w:r>
      <w:r w:rsidR="006704AE" w:rsidRPr="00187B71">
        <w:t xml:space="preserve"> during its construction.</w:t>
      </w:r>
    </w:p>
    <w:p w14:paraId="7D437332" w14:textId="01AC1AF2" w:rsidR="007042B1" w:rsidRPr="00187B71" w:rsidRDefault="00F46F79" w:rsidP="007E797D">
      <w:pPr>
        <w:pStyle w:val="NormalWeb"/>
      </w:pPr>
      <w:r w:rsidRPr="00187B71">
        <w:rPr>
          <w:rStyle w:val="Strong"/>
        </w:rPr>
        <w:t>Algorithm Explanation:</w:t>
      </w:r>
      <w:r w:rsidRPr="00187B71">
        <w:t> </w:t>
      </w:r>
      <w:r w:rsidR="007042B1" w:rsidRPr="00187B71">
        <w:t xml:space="preserve">The weighted averages for the three rating categories are calculated by the </w:t>
      </w:r>
      <w:proofErr w:type="spellStart"/>
      <w:r w:rsidR="007042B1" w:rsidRPr="00187B71">
        <w:t>getAverageRatings</w:t>
      </w:r>
      <w:proofErr w:type="spellEnd"/>
      <w:r w:rsidR="007042B1" w:rsidRPr="00187B71">
        <w:t xml:space="preserve"> function. By multiplying each rating by ten and dividing the result by three, a weight is assigned to each rating. This process naturally scales and modifies the impact of each rating according to the strength of its corresponding attribute. Next, the outcomes are averaged across all ratings:</w:t>
      </w:r>
    </w:p>
    <w:p w14:paraId="56D84E56" w14:textId="42D84107" w:rsidR="00F46F79" w:rsidRPr="00187B71" w:rsidRDefault="00F46F79" w:rsidP="007E797D">
      <w:pPr>
        <w:pStyle w:val="NormalWeb"/>
        <w:numPr>
          <w:ilvl w:val="0"/>
          <w:numId w:val="18"/>
        </w:numPr>
      </w:pPr>
      <w:r w:rsidRPr="00187B71">
        <w:rPr>
          <w:rStyle w:val="Strong"/>
        </w:rPr>
        <w:t>Competence:</w:t>
      </w:r>
      <w:r w:rsidRPr="00187B71">
        <w:t> This is calculated by summing the adjusted competence ratings of all reviews for a user and dividing by the number of ratings.</w:t>
      </w:r>
    </w:p>
    <w:p w14:paraId="43422357" w14:textId="2D0F1FCB" w:rsidR="00F46F79" w:rsidRPr="00187B71" w:rsidRDefault="00F46F79" w:rsidP="007E797D">
      <w:pPr>
        <w:numPr>
          <w:ilvl w:val="0"/>
          <w:numId w:val="18"/>
        </w:numPr>
        <w:spacing w:before="100" w:beforeAutospacing="1" w:after="100" w:afterAutospacing="1"/>
      </w:pPr>
      <w:r w:rsidRPr="00187B71">
        <w:rPr>
          <w:rStyle w:val="Strong"/>
        </w:rPr>
        <w:t>Likability:</w:t>
      </w:r>
      <w:r w:rsidRPr="00187B71">
        <w:t> </w:t>
      </w:r>
      <w:r w:rsidR="00725F64" w:rsidRPr="00187B71">
        <w:t>C</w:t>
      </w:r>
      <w:r w:rsidRPr="00187B71">
        <w:t xml:space="preserve">ompetence, the likability score is </w:t>
      </w:r>
      <w:r w:rsidR="001D50F1" w:rsidRPr="00187B71">
        <w:t xml:space="preserve">grouped </w:t>
      </w:r>
      <w:r w:rsidRPr="00187B71">
        <w:t>by summing the adjusted values and then averaging them.</w:t>
      </w:r>
    </w:p>
    <w:p w14:paraId="58E5E9B7" w14:textId="418399C7" w:rsidR="00B84358" w:rsidRPr="00187B71" w:rsidRDefault="00F46F79" w:rsidP="007E797D">
      <w:pPr>
        <w:numPr>
          <w:ilvl w:val="0"/>
          <w:numId w:val="18"/>
        </w:numPr>
        <w:spacing w:before="100" w:beforeAutospacing="1" w:after="100" w:afterAutospacing="1"/>
      </w:pPr>
      <w:r w:rsidRPr="00187B71">
        <w:rPr>
          <w:rStyle w:val="Strong"/>
        </w:rPr>
        <w:t>Influence:</w:t>
      </w:r>
      <w:r w:rsidRPr="00187B71">
        <w:t> The influence score is computed by accumulating the weighted influence ratings and averaging them</w:t>
      </w:r>
      <w:r w:rsidR="00EB5E52" w:rsidRPr="00187B71">
        <w:t>.</w:t>
      </w:r>
    </w:p>
    <w:p w14:paraId="71CFE2F7" w14:textId="77777777" w:rsidR="003103EA" w:rsidRPr="00187B71" w:rsidRDefault="003103EA" w:rsidP="007E797D">
      <w:pPr>
        <w:keepNext/>
      </w:pPr>
      <w:r w:rsidRPr="00187B71">
        <w:rPr>
          <w:noProof/>
        </w:rPr>
        <w:drawing>
          <wp:inline distT="0" distB="0" distL="0" distR="0" wp14:anchorId="75C5E829" wp14:editId="49C9A6F9">
            <wp:extent cx="5049520" cy="3284482"/>
            <wp:effectExtent l="0" t="0" r="5080" b="0"/>
            <wp:docPr id="1505349716" name="Picture 1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349716" name="Picture 12" descr="A screen shot of a computer pr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9520" cy="3284482"/>
                    </a:xfrm>
                    <a:prstGeom prst="rect">
                      <a:avLst/>
                    </a:prstGeom>
                  </pic:spPr>
                </pic:pic>
              </a:graphicData>
            </a:graphic>
          </wp:inline>
        </w:drawing>
      </w:r>
    </w:p>
    <w:p w14:paraId="78DCBBF5" w14:textId="4C28E5FD" w:rsidR="003103EA" w:rsidRPr="00187B71" w:rsidRDefault="003103EA"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11</w:t>
      </w:r>
      <w:r w:rsidRPr="00187B71">
        <w:rPr>
          <w:sz w:val="24"/>
          <w:szCs w:val="24"/>
        </w:rPr>
        <w:fldChar w:fldCharType="end"/>
      </w:r>
      <w:r w:rsidRPr="00187B71">
        <w:rPr>
          <w:sz w:val="24"/>
          <w:szCs w:val="24"/>
        </w:rPr>
        <w:t>. Shows Rating Algorithm.</w:t>
      </w:r>
    </w:p>
    <w:p w14:paraId="721766BE" w14:textId="77777777" w:rsidR="00CB5FB8" w:rsidRPr="00187B71" w:rsidRDefault="00CB5FB8" w:rsidP="007E797D"/>
    <w:p w14:paraId="406ADFC4" w14:textId="347B83D8" w:rsidR="008C713B" w:rsidRPr="00187B71" w:rsidRDefault="00422A8F" w:rsidP="007E797D">
      <w:r w:rsidRPr="00187B71">
        <w:rPr>
          <w:rStyle w:val="Strong"/>
        </w:rPr>
        <w:t>Time Complexity Analysis:</w:t>
      </w:r>
      <w:r w:rsidRPr="00187B71">
        <w:t> </w:t>
      </w:r>
      <w:r w:rsidR="00F41B94" w:rsidRPr="00187B71">
        <w:t xml:space="preserve">The </w:t>
      </w:r>
      <w:proofErr w:type="spellStart"/>
      <w:r w:rsidR="00F41B94" w:rsidRPr="00187B71">
        <w:t>getAverageRatings</w:t>
      </w:r>
      <w:proofErr w:type="spellEnd"/>
      <w:r w:rsidR="00F41B94" w:rsidRPr="00187B71">
        <w:t xml:space="preserve"> function has an O(n) time complexity, where n is the number of ratings.</w:t>
      </w:r>
      <w:r w:rsidR="00674AF0" w:rsidRPr="00187B71">
        <w:t xml:space="preserve"> Al</w:t>
      </w:r>
      <w:r w:rsidR="00F41B94" w:rsidRPr="00187B71">
        <w:t>l ratings are processed in a single iteration through the array, and each rating takes a fixed amount of time to process</w:t>
      </w:r>
      <w:r w:rsidRPr="00187B71">
        <w:t>.</w:t>
      </w:r>
    </w:p>
    <w:p w14:paraId="6284BCC4" w14:textId="77777777" w:rsidR="00012BBB" w:rsidRPr="00187B71" w:rsidRDefault="00012BBB" w:rsidP="007E797D"/>
    <w:p w14:paraId="22381F6F" w14:textId="2E5E02F3" w:rsidR="008A62F1" w:rsidRPr="00187B71" w:rsidRDefault="008A62F1" w:rsidP="007E797D">
      <w:r w:rsidRPr="00187B71">
        <w:rPr>
          <w:rStyle w:val="Strong"/>
        </w:rPr>
        <w:lastRenderedPageBreak/>
        <w:t>Influence on Community Dynamics</w:t>
      </w:r>
      <w:r w:rsidRPr="00187B71">
        <w:t xml:space="preserve">: The way in which the algorithm assigns greater weight to user ratings has a significant impact on the social dynamics of </w:t>
      </w:r>
      <w:r w:rsidR="00B05461" w:rsidRPr="00187B71">
        <w:t>my web application</w:t>
      </w:r>
      <w:r w:rsidRPr="00187B71">
        <w:t>. Through a positive feedback loop that increases the influence of highly rated users</w:t>
      </w:r>
      <w:r w:rsidR="00E052C6" w:rsidRPr="00187B71">
        <w:t>. This</w:t>
      </w:r>
      <w:r w:rsidRPr="00187B71">
        <w:t xml:space="preserve"> could lead to a stratification within the user base, making it harder for new or inactive users to change their reputation or visibility. </w:t>
      </w:r>
      <w:r w:rsidR="009E598F" w:rsidRPr="00187B71">
        <w:t xml:space="preserve">I implemented </w:t>
      </w:r>
      <w:r w:rsidR="00EE1D21" w:rsidRPr="00187B71">
        <w:t xml:space="preserve">a </w:t>
      </w:r>
      <w:r w:rsidR="009E598F" w:rsidRPr="00187B71">
        <w:t xml:space="preserve">decaying influence </w:t>
      </w:r>
      <w:r w:rsidR="00EE1D21" w:rsidRPr="00187B71">
        <w:t>algorithm</w:t>
      </w:r>
      <w:r w:rsidR="001E396E" w:rsidRPr="00187B71">
        <w:t xml:space="preserve"> </w:t>
      </w:r>
      <w:r w:rsidR="001E396E" w:rsidRPr="00187B71">
        <w:fldChar w:fldCharType="begin"/>
      </w:r>
      <w:r w:rsidR="001E396E" w:rsidRPr="00187B71">
        <w:instrText xml:space="preserve"> ADDIN ZOTERO_ITEM CSL_CITATION {"citationID":"p5uWU75K","properties":{"formattedCitation":"[4]","plainCitation":"[4]","noteIndex":0},"citationItems":[{"id":27,"uris":["http://zotero.org/users/local/PBBTLnJW/items/IS5JCHUJ"],"itemData":{"id":27,"type":"paper-conference","abstract":"Influence maximization is a well-studied problem of finding a small set of highly influential individuals in a social network such that the spread of influence under a certain diffusion model is maximized. We propose new diffusion models that incorporate the time-decaying phenomenon by which the power of influence decreases with elapsed time. In standard diffusion models such as the independent cascade and linear threshold models, each edge in a network has a fixed power of influence over time. However, in practical settings, such as rumor spreading, it is natural for the power of influence to depend on the time influenced. We generalize the independent cascade and linear threshold models with time-decaying effects. Moreover, we show that by using an analysis framework based on submodular functions, a natural greedy strategy obtains a solution that is provably within $$(1-1/e)$$of optimal. In addition, we propose theoretically and practically fast algorithms for the proposed models. Experimental results show that the proposed algorithms are scalable to graphs with millions of edges and outperform baseline algorithms based on a state-of-the-art algorithm.","container-title":"Machine Learning and Knowledge Discovery in Databases","DOI":"10.1007/978-3-319-46128-1_9","event-place":"Cham","ISBN":"978-3-319-46128-1","language":"en","page":"132-147","publisher":"Springer International Publishing","publisher-place":"Cham","source":"Springer Link","title":"Maximizing Time-Decaying Influence in Social Networks","author":[{"family":"Ohsaka","given":"Naoto"},{"family":"Yamaguchi","given":"Yutaro"},{"family":"Kakimura","given":"Naonori"},{"family":"Kawarabayashi","given":"Ken-ichi"}],"editor":[{"family":"Frasconi","given":"Paolo"},{"family":"Landwehr","given":"Niels"},{"family":"Manco","given":"Giuseppe"},{"family":"Vreeken","given":"Jilles"}],"issued":{"date-parts":[["2016"]]}}}],"schema":"https://github.com/citation-style-language/schema/raw/master/csl-citation.json"} </w:instrText>
      </w:r>
      <w:r w:rsidR="001E396E" w:rsidRPr="00187B71">
        <w:fldChar w:fldCharType="separate"/>
      </w:r>
      <w:r w:rsidR="001E396E" w:rsidRPr="00187B71">
        <w:rPr>
          <w:noProof/>
        </w:rPr>
        <w:t>[4]</w:t>
      </w:r>
      <w:r w:rsidR="001E396E" w:rsidRPr="00187B71">
        <w:fldChar w:fldCharType="end"/>
      </w:r>
      <w:r w:rsidR="00EE1D21" w:rsidRPr="00187B71">
        <w:t xml:space="preserve"> </w:t>
      </w:r>
      <w:r w:rsidR="009E598F" w:rsidRPr="00187B71">
        <w:t>which ensures that newer interactions have more significance than older ones</w:t>
      </w:r>
      <w:r w:rsidR="00EE1D21" w:rsidRPr="00187B71">
        <w:t>. This</w:t>
      </w:r>
      <w:r w:rsidR="009E598F" w:rsidRPr="00187B71">
        <w:t xml:space="preserve"> address</w:t>
      </w:r>
      <w:r w:rsidR="00EE1D21" w:rsidRPr="00187B71">
        <w:t xml:space="preserve">es </w:t>
      </w:r>
      <w:r w:rsidR="009E598F" w:rsidRPr="00187B71">
        <w:t>the possibility of stratification within the "</w:t>
      </w:r>
      <w:r w:rsidR="00DD0132" w:rsidRPr="00187B71">
        <w:t>Nosedive</w:t>
      </w:r>
      <w:r w:rsidR="009E598F" w:rsidRPr="00187B71">
        <w:t xml:space="preserve">" </w:t>
      </w:r>
      <w:r w:rsidR="00EE1D21" w:rsidRPr="00187B71">
        <w:t>application</w:t>
      </w:r>
      <w:r w:rsidR="00544491" w:rsidRPr="00187B71">
        <w:t>.</w:t>
      </w:r>
      <w:r w:rsidR="00EE1D21" w:rsidRPr="00187B71">
        <w:t xml:space="preserve"> </w:t>
      </w:r>
    </w:p>
    <w:p w14:paraId="3255F864" w14:textId="77777777" w:rsidR="00E57B40" w:rsidRPr="00187B71" w:rsidRDefault="00E57B40" w:rsidP="007E797D"/>
    <w:p w14:paraId="4446ECD3" w14:textId="77777777" w:rsidR="009E598F" w:rsidRPr="00187B71" w:rsidRDefault="009E598F" w:rsidP="007E797D">
      <w:pPr>
        <w:keepNext/>
      </w:pPr>
      <w:r w:rsidRPr="00187B71">
        <w:rPr>
          <w:noProof/>
        </w:rPr>
        <w:drawing>
          <wp:inline distT="0" distB="0" distL="0" distR="0" wp14:anchorId="4255FC1E" wp14:editId="02500490">
            <wp:extent cx="5731510" cy="1947545"/>
            <wp:effectExtent l="0" t="0" r="0" b="0"/>
            <wp:docPr id="461617590" name="Picture 1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617590" name="Picture 13" descr="A screen shot of a computer pr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1947545"/>
                    </a:xfrm>
                    <a:prstGeom prst="rect">
                      <a:avLst/>
                    </a:prstGeom>
                  </pic:spPr>
                </pic:pic>
              </a:graphicData>
            </a:graphic>
          </wp:inline>
        </w:drawing>
      </w:r>
    </w:p>
    <w:p w14:paraId="63C71D67" w14:textId="152EA22C" w:rsidR="009E598F" w:rsidRPr="00187B71" w:rsidRDefault="009E598F"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12</w:t>
      </w:r>
      <w:r w:rsidRPr="00187B71">
        <w:rPr>
          <w:sz w:val="24"/>
          <w:szCs w:val="24"/>
        </w:rPr>
        <w:fldChar w:fldCharType="end"/>
      </w:r>
      <w:r w:rsidRPr="00187B71">
        <w:rPr>
          <w:sz w:val="24"/>
          <w:szCs w:val="24"/>
        </w:rPr>
        <w:t>. Showcases Decaying Algorithm.</w:t>
      </w:r>
    </w:p>
    <w:p w14:paraId="6133A24E" w14:textId="77777777" w:rsidR="00422A8F" w:rsidRPr="00187B71" w:rsidRDefault="00422A8F" w:rsidP="007E797D"/>
    <w:p w14:paraId="5B41F73D" w14:textId="77777777" w:rsidR="00B521B4" w:rsidRPr="00187B71" w:rsidRDefault="00B521B4" w:rsidP="007E797D"/>
    <w:p w14:paraId="689500ED" w14:textId="427687B8" w:rsidR="009024BF" w:rsidRPr="00187B71" w:rsidRDefault="00B521B4" w:rsidP="007E797D">
      <w:pPr>
        <w:pStyle w:val="Heading2"/>
        <w:rPr>
          <w:sz w:val="24"/>
          <w:szCs w:val="24"/>
        </w:rPr>
      </w:pPr>
      <w:bookmarkStart w:id="7" w:name="_Toc165272771"/>
      <w:r w:rsidRPr="00187B71">
        <w:rPr>
          <w:sz w:val="24"/>
          <w:szCs w:val="24"/>
        </w:rPr>
        <w:t>6.7 Features</w:t>
      </w:r>
      <w:bookmarkEnd w:id="7"/>
    </w:p>
    <w:p w14:paraId="7E91BD1D" w14:textId="77777777" w:rsidR="00662FAF" w:rsidRPr="00187B71" w:rsidRDefault="00662FAF" w:rsidP="007E797D"/>
    <w:p w14:paraId="2050BCBD" w14:textId="447477B8" w:rsidR="00E36E95" w:rsidRPr="00187B71" w:rsidRDefault="005E6167" w:rsidP="001551E8">
      <w:pPr>
        <w:pStyle w:val="Heading3"/>
        <w:pBdr>
          <w:left w:val="single" w:sz="6" w:space="1" w:color="F0A22E" w:themeColor="accent1"/>
        </w:pBdr>
        <w:rPr>
          <w:sz w:val="24"/>
          <w:szCs w:val="24"/>
        </w:rPr>
      </w:pPr>
      <w:bookmarkStart w:id="8" w:name="_Toc165272772"/>
      <w:r w:rsidRPr="00187B71">
        <w:rPr>
          <w:sz w:val="24"/>
          <w:szCs w:val="24"/>
        </w:rPr>
        <w:t xml:space="preserve">6.7.1 </w:t>
      </w:r>
      <w:r w:rsidR="00E36E95" w:rsidRPr="00187B71">
        <w:rPr>
          <w:sz w:val="24"/>
          <w:szCs w:val="24"/>
        </w:rPr>
        <w:t>Index.js</w:t>
      </w:r>
      <w:bookmarkEnd w:id="8"/>
    </w:p>
    <w:p w14:paraId="54655A4D" w14:textId="6C0E346C" w:rsidR="00E36E95" w:rsidRPr="00187B71" w:rsidRDefault="00E36E95" w:rsidP="007E797D">
      <w:pPr>
        <w:spacing w:before="100" w:beforeAutospacing="1" w:after="100" w:afterAutospacing="1"/>
      </w:pPr>
      <w:r w:rsidRPr="00187B71">
        <w:rPr>
          <w:b/>
          <w:bCs/>
        </w:rPr>
        <w:t>Purpose and Interactions</w:t>
      </w:r>
      <w:r w:rsidRPr="00187B71">
        <w:t xml:space="preserve">: index.js </w:t>
      </w:r>
      <w:r w:rsidR="00CF754C" w:rsidRPr="00187B71">
        <w:t xml:space="preserve">is the </w:t>
      </w:r>
      <w:r w:rsidRPr="00187B71">
        <w:t>central configuration file, setting up the server, database connections</w:t>
      </w:r>
      <w:r w:rsidR="00D55EE4" w:rsidRPr="00187B71">
        <w:t xml:space="preserve"> a</w:t>
      </w:r>
      <w:r w:rsidRPr="00187B71">
        <w:t>nd middleware</w:t>
      </w:r>
      <w:r w:rsidR="00CF754C" w:rsidRPr="00187B71">
        <w:t>.</w:t>
      </w:r>
    </w:p>
    <w:p w14:paraId="4F462C4A" w14:textId="4964A951" w:rsidR="00E36E95" w:rsidRPr="00187B71" w:rsidRDefault="00E36E95" w:rsidP="007E797D">
      <w:pPr>
        <w:numPr>
          <w:ilvl w:val="0"/>
          <w:numId w:val="19"/>
        </w:numPr>
        <w:spacing w:before="100" w:beforeAutospacing="1" w:after="100" w:afterAutospacing="1"/>
      </w:pPr>
      <w:r w:rsidRPr="00187B71">
        <w:rPr>
          <w:b/>
          <w:bCs/>
        </w:rPr>
        <w:t>Server and Database Setup</w:t>
      </w:r>
      <w:r w:rsidRPr="00187B71">
        <w:t xml:space="preserve">: </w:t>
      </w:r>
      <w:r w:rsidR="00CF754C" w:rsidRPr="00187B71">
        <w:t xml:space="preserve">Created the </w:t>
      </w:r>
      <w:r w:rsidRPr="00187B71">
        <w:t xml:space="preserve">Express server </w:t>
      </w:r>
      <w:r w:rsidR="00CF754C" w:rsidRPr="00187B71">
        <w:t xml:space="preserve">that </w:t>
      </w:r>
      <w:r w:rsidRPr="00187B71">
        <w:t xml:space="preserve">connects to </w:t>
      </w:r>
      <w:r w:rsidR="00CF754C" w:rsidRPr="00187B71">
        <w:t xml:space="preserve">my </w:t>
      </w:r>
      <w:r w:rsidRPr="00187B71">
        <w:t xml:space="preserve">MySQL database </w:t>
      </w:r>
      <w:r w:rsidR="00CF754C" w:rsidRPr="00187B71">
        <w:t>which</w:t>
      </w:r>
      <w:r w:rsidRPr="00187B71">
        <w:t xml:space="preserve"> man</w:t>
      </w:r>
      <w:r w:rsidR="00CF754C" w:rsidRPr="00187B71">
        <w:t xml:space="preserve">ages </w:t>
      </w:r>
      <w:r w:rsidRPr="00187B71">
        <w:t>application data.</w:t>
      </w:r>
    </w:p>
    <w:p w14:paraId="521DF770" w14:textId="35863EB4" w:rsidR="00E36E95" w:rsidRPr="00187B71" w:rsidRDefault="00E36E95" w:rsidP="007E797D">
      <w:pPr>
        <w:numPr>
          <w:ilvl w:val="0"/>
          <w:numId w:val="19"/>
        </w:numPr>
        <w:spacing w:before="100" w:beforeAutospacing="1" w:after="100" w:afterAutospacing="1"/>
      </w:pPr>
      <w:r w:rsidRPr="00187B71">
        <w:rPr>
          <w:b/>
          <w:bCs/>
        </w:rPr>
        <w:t>Middleware Integration</w:t>
      </w:r>
      <w:r w:rsidRPr="00187B71">
        <w:t>: Configure</w:t>
      </w:r>
      <w:r w:rsidR="00CF754C" w:rsidRPr="00187B71">
        <w:t xml:space="preserve">d </w:t>
      </w:r>
      <w:r w:rsidRPr="00187B71">
        <w:t>body parser for form data handling and session middleware for user session management.</w:t>
      </w:r>
    </w:p>
    <w:p w14:paraId="62AA5462" w14:textId="77777777" w:rsidR="00E36E95" w:rsidRPr="00187B71" w:rsidRDefault="00E36E95" w:rsidP="007E797D">
      <w:pPr>
        <w:numPr>
          <w:ilvl w:val="0"/>
          <w:numId w:val="19"/>
        </w:numPr>
        <w:spacing w:before="100" w:beforeAutospacing="1" w:after="100" w:afterAutospacing="1"/>
      </w:pPr>
      <w:r w:rsidRPr="00187B71">
        <w:rPr>
          <w:b/>
          <w:bCs/>
        </w:rPr>
        <w:t>Modules Setup</w:t>
      </w:r>
      <w:r w:rsidRPr="00187B71">
        <w:t xml:space="preserve">: The different modules for each page are initialised. </w:t>
      </w:r>
    </w:p>
    <w:p w14:paraId="1DAFDE34" w14:textId="77777777" w:rsidR="00E36E95" w:rsidRPr="00187B71" w:rsidRDefault="00E36E95" w:rsidP="007E797D">
      <w:pPr>
        <w:spacing w:before="100" w:beforeAutospacing="1" w:after="100" w:afterAutospacing="1"/>
      </w:pPr>
      <w:r w:rsidRPr="00187B71">
        <w:rPr>
          <w:b/>
          <w:bCs/>
        </w:rPr>
        <w:t>Key Features:</w:t>
      </w:r>
    </w:p>
    <w:p w14:paraId="7EEC2B1B" w14:textId="77777777" w:rsidR="00E36E95" w:rsidRPr="00187B71" w:rsidRDefault="00E36E95" w:rsidP="007E797D">
      <w:pPr>
        <w:numPr>
          <w:ilvl w:val="0"/>
          <w:numId w:val="20"/>
        </w:numPr>
        <w:spacing w:before="100" w:beforeAutospacing="1" w:after="100" w:afterAutospacing="1"/>
      </w:pPr>
      <w:r w:rsidRPr="00187B71">
        <w:t>Express server initialization</w:t>
      </w:r>
    </w:p>
    <w:p w14:paraId="453EB02E" w14:textId="77777777" w:rsidR="00E36E95" w:rsidRPr="00187B71" w:rsidRDefault="00E36E95" w:rsidP="007E797D">
      <w:pPr>
        <w:numPr>
          <w:ilvl w:val="0"/>
          <w:numId w:val="20"/>
        </w:numPr>
        <w:spacing w:before="100" w:beforeAutospacing="1" w:after="100" w:afterAutospacing="1"/>
      </w:pPr>
      <w:r w:rsidRPr="00187B71">
        <w:t>Middleware configuration for body parsing and session management</w:t>
      </w:r>
    </w:p>
    <w:p w14:paraId="10F9BAD7" w14:textId="77777777" w:rsidR="00E36E95" w:rsidRPr="00187B71" w:rsidRDefault="00E36E95" w:rsidP="007E797D">
      <w:pPr>
        <w:numPr>
          <w:ilvl w:val="0"/>
          <w:numId w:val="20"/>
        </w:numPr>
        <w:spacing w:before="100" w:beforeAutospacing="1" w:after="100" w:afterAutospacing="1"/>
      </w:pPr>
      <w:r w:rsidRPr="00187B71">
        <w:t>Route definitions and management</w:t>
      </w:r>
    </w:p>
    <w:p w14:paraId="4015FA19" w14:textId="77777777" w:rsidR="00E36E95" w:rsidRPr="00187B71" w:rsidRDefault="00E36E95" w:rsidP="007E797D">
      <w:pPr>
        <w:keepNext/>
        <w:spacing w:before="100" w:beforeAutospacing="1" w:after="100" w:afterAutospacing="1"/>
      </w:pPr>
      <w:r w:rsidRPr="00187B71">
        <w:rPr>
          <w:noProof/>
        </w:rPr>
        <w:lastRenderedPageBreak/>
        <w:drawing>
          <wp:inline distT="0" distB="0" distL="0" distR="0" wp14:anchorId="3580FB71" wp14:editId="58EE51EC">
            <wp:extent cx="5731510" cy="3042920"/>
            <wp:effectExtent l="0" t="0" r="0" b="5080"/>
            <wp:docPr id="374635633" name="Picture 1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635633" name="Picture 16" descr="A screen shot of a computer pr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3042920"/>
                    </a:xfrm>
                    <a:prstGeom prst="rect">
                      <a:avLst/>
                    </a:prstGeom>
                  </pic:spPr>
                </pic:pic>
              </a:graphicData>
            </a:graphic>
          </wp:inline>
        </w:drawing>
      </w:r>
    </w:p>
    <w:p w14:paraId="238FCFCF" w14:textId="74C12D77" w:rsidR="00E36E95" w:rsidRPr="00187B71" w:rsidRDefault="00E36E95"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13</w:t>
      </w:r>
      <w:r w:rsidRPr="00187B71">
        <w:rPr>
          <w:sz w:val="24"/>
          <w:szCs w:val="24"/>
        </w:rPr>
        <w:fldChar w:fldCharType="end"/>
      </w:r>
      <w:r w:rsidRPr="00187B71">
        <w:rPr>
          <w:sz w:val="24"/>
          <w:szCs w:val="24"/>
        </w:rPr>
        <w:t>. Shows Express and Body parser setup.</w:t>
      </w:r>
    </w:p>
    <w:p w14:paraId="3F9D392F" w14:textId="77777777" w:rsidR="00662FAF" w:rsidRPr="00187B71" w:rsidRDefault="00662FAF" w:rsidP="007E797D"/>
    <w:p w14:paraId="7FBC45F3" w14:textId="1E4A0735" w:rsidR="00D55EE4" w:rsidRPr="00187B71" w:rsidRDefault="005E6167" w:rsidP="007E797D">
      <w:pPr>
        <w:pStyle w:val="Heading3"/>
        <w:rPr>
          <w:sz w:val="24"/>
          <w:szCs w:val="24"/>
        </w:rPr>
      </w:pPr>
      <w:bookmarkStart w:id="9" w:name="_Toc165272773"/>
      <w:r w:rsidRPr="00187B71">
        <w:rPr>
          <w:sz w:val="24"/>
          <w:szCs w:val="24"/>
        </w:rPr>
        <w:t xml:space="preserve">6.7.2 </w:t>
      </w:r>
      <w:r w:rsidR="003E04F4" w:rsidRPr="00187B71">
        <w:rPr>
          <w:sz w:val="24"/>
          <w:szCs w:val="24"/>
        </w:rPr>
        <w:t>H</w:t>
      </w:r>
      <w:r w:rsidR="00D55EE4" w:rsidRPr="00187B71">
        <w:rPr>
          <w:sz w:val="24"/>
          <w:szCs w:val="24"/>
        </w:rPr>
        <w:t>omepage.js</w:t>
      </w:r>
      <w:bookmarkEnd w:id="9"/>
      <w:r w:rsidRPr="00187B71">
        <w:rPr>
          <w:sz w:val="24"/>
          <w:szCs w:val="24"/>
        </w:rPr>
        <w:t xml:space="preserve"> </w:t>
      </w:r>
    </w:p>
    <w:p w14:paraId="3CD4CC68" w14:textId="77777777" w:rsidR="00662FAF" w:rsidRPr="00187B71" w:rsidRDefault="00662FAF" w:rsidP="007E797D"/>
    <w:p w14:paraId="3957CB54" w14:textId="5D9052FC" w:rsidR="0077528D" w:rsidRPr="00187B71" w:rsidRDefault="0077528D" w:rsidP="007E797D">
      <w:r w:rsidRPr="00187B71">
        <w:rPr>
          <w:rStyle w:val="Strong"/>
        </w:rPr>
        <w:t>Purpose and Interactions:</w:t>
      </w:r>
      <w:r w:rsidRPr="00187B71">
        <w:t xml:space="preserve"> </w:t>
      </w:r>
      <w:r w:rsidRPr="00187B71">
        <w:rPr>
          <w:rStyle w:val="HTMLCode"/>
          <w:rFonts w:ascii="Times New Roman" w:hAnsi="Times New Roman" w:cs="Times New Roman"/>
          <w:sz w:val="24"/>
          <w:szCs w:val="24"/>
        </w:rPr>
        <w:t>homepage.js</w:t>
      </w:r>
      <w:r w:rsidRPr="00187B71">
        <w:t xml:space="preserve"> manages the main landing page of the Nosedive application. It dynamically renders content based on whether the user is logged in or not. For logged-in users, it redirects them to their profile page. For visitors, it displays top users based on their ratings.</w:t>
      </w:r>
    </w:p>
    <w:p w14:paraId="66DB4798" w14:textId="28D9DC92" w:rsidR="00961CD4" w:rsidRPr="00187B71" w:rsidRDefault="00961CD4" w:rsidP="007E797D">
      <w:pPr>
        <w:spacing w:before="100" w:beforeAutospacing="1" w:after="100" w:afterAutospacing="1"/>
        <w:rPr>
          <w:rStyle w:val="Strong"/>
        </w:rPr>
      </w:pPr>
      <w:r w:rsidRPr="00187B71">
        <w:rPr>
          <w:rStyle w:val="Strong"/>
        </w:rPr>
        <w:t>Detailed Functionality:</w:t>
      </w:r>
    </w:p>
    <w:p w14:paraId="5E15A820" w14:textId="68672B1C" w:rsidR="00961CD4" w:rsidRPr="00187B71" w:rsidRDefault="00961CD4" w:rsidP="007E797D">
      <w:pPr>
        <w:pStyle w:val="ListParagraph"/>
        <w:numPr>
          <w:ilvl w:val="0"/>
          <w:numId w:val="23"/>
        </w:numPr>
      </w:pPr>
      <w:r w:rsidRPr="00187B71">
        <w:rPr>
          <w:rStyle w:val="Strong"/>
        </w:rPr>
        <w:t>User Redirection:</w:t>
      </w:r>
      <w:r w:rsidRPr="00187B71">
        <w:t xml:space="preserve"> </w:t>
      </w:r>
      <w:r w:rsidR="005E33E5" w:rsidRPr="00187B71">
        <w:t xml:space="preserve">It will </w:t>
      </w:r>
      <w:r w:rsidR="00BF29D7" w:rsidRPr="00187B71">
        <w:t>redirect</w:t>
      </w:r>
      <w:r w:rsidR="005E33E5" w:rsidRPr="00187B71">
        <w:t xml:space="preserve"> </w:t>
      </w:r>
      <w:r w:rsidR="00BF29D7" w:rsidRPr="00187B71">
        <w:t>l</w:t>
      </w:r>
      <w:r w:rsidRPr="00187B71">
        <w:t>ogged-in users to their profile page by providing direct access to personal content.</w:t>
      </w:r>
    </w:p>
    <w:p w14:paraId="0D5BCC6C" w14:textId="4BD80321" w:rsidR="00961CD4" w:rsidRPr="00187B71" w:rsidRDefault="00961CD4" w:rsidP="007E797D">
      <w:pPr>
        <w:pStyle w:val="ListParagraph"/>
        <w:numPr>
          <w:ilvl w:val="0"/>
          <w:numId w:val="23"/>
        </w:numPr>
        <w:spacing w:before="100" w:beforeAutospacing="1" w:after="100" w:afterAutospacing="1"/>
      </w:pPr>
      <w:r w:rsidRPr="00187B71">
        <w:rPr>
          <w:rStyle w:val="Strong"/>
        </w:rPr>
        <w:t>Database Query Execution:</w:t>
      </w:r>
      <w:r w:rsidRPr="00187B71">
        <w:t xml:space="preserve"> For visitors, it executes a SQL query to retrieve all users from the database. For logged-in users, it fetches all other users except the logged-in user.</w:t>
      </w:r>
    </w:p>
    <w:p w14:paraId="0A8B0284" w14:textId="77777777" w:rsidR="00E22187" w:rsidRPr="00187B71" w:rsidRDefault="00961CD4" w:rsidP="007E797D">
      <w:pPr>
        <w:pStyle w:val="ListParagraph"/>
        <w:numPr>
          <w:ilvl w:val="0"/>
          <w:numId w:val="23"/>
        </w:numPr>
        <w:spacing w:before="100" w:beforeAutospacing="1" w:after="100" w:afterAutospacing="1"/>
        <w:rPr>
          <w:b/>
          <w:bCs/>
        </w:rPr>
      </w:pPr>
      <w:r w:rsidRPr="00187B71">
        <w:rPr>
          <w:rStyle w:val="Strong"/>
        </w:rPr>
        <w:t xml:space="preserve">Dynamic Content Rendering: </w:t>
      </w:r>
      <w:r w:rsidRPr="00187B71">
        <w:t>After fetching user data, it calculates average ratings for each user and displays a sorted list of top users based on their ratings</w:t>
      </w:r>
      <w:r w:rsidR="00E22187" w:rsidRPr="00187B71">
        <w:t>.</w:t>
      </w:r>
    </w:p>
    <w:p w14:paraId="3910C477" w14:textId="56CCD16C" w:rsidR="00961CD4" w:rsidRPr="00187B71" w:rsidRDefault="00961CD4" w:rsidP="007E797D">
      <w:pPr>
        <w:spacing w:before="100" w:beforeAutospacing="1" w:after="100" w:afterAutospacing="1"/>
        <w:rPr>
          <w:rStyle w:val="Strong"/>
        </w:rPr>
      </w:pPr>
      <w:r w:rsidRPr="00187B71">
        <w:rPr>
          <w:rStyle w:val="Strong"/>
        </w:rPr>
        <w:t>Key Features:</w:t>
      </w:r>
    </w:p>
    <w:p w14:paraId="431695EC" w14:textId="3C32BF67" w:rsidR="00961CD4" w:rsidRPr="00187B71" w:rsidRDefault="00961CD4" w:rsidP="007E797D">
      <w:pPr>
        <w:spacing w:before="100" w:beforeAutospacing="1" w:after="100" w:afterAutospacing="1"/>
      </w:pPr>
      <w:r w:rsidRPr="00187B71">
        <w:rPr>
          <w:rStyle w:val="Strong"/>
        </w:rPr>
        <w:t>Dynamic SQL Querying:</w:t>
      </w:r>
      <w:r w:rsidRPr="00187B71">
        <w:t xml:space="preserve"> Depending on the user’s session status, it tailors SQL queries to fetch appropriate user data.</w:t>
      </w:r>
    </w:p>
    <w:p w14:paraId="6C11A30F" w14:textId="77777777" w:rsidR="00961CD4" w:rsidRPr="00187B71" w:rsidRDefault="00961CD4" w:rsidP="007E797D">
      <w:pPr>
        <w:keepNext/>
        <w:spacing w:before="100" w:beforeAutospacing="1" w:after="100" w:afterAutospacing="1"/>
      </w:pPr>
      <w:r w:rsidRPr="00187B71">
        <w:rPr>
          <w:noProof/>
        </w:rPr>
        <w:drawing>
          <wp:inline distT="0" distB="0" distL="0" distR="0" wp14:anchorId="227F9D58" wp14:editId="1500C0BA">
            <wp:extent cx="5731510" cy="551815"/>
            <wp:effectExtent l="0" t="0" r="0" b="0"/>
            <wp:docPr id="121818086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80861" name="Picture 121818086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51815"/>
                    </a:xfrm>
                    <a:prstGeom prst="rect">
                      <a:avLst/>
                    </a:prstGeom>
                  </pic:spPr>
                </pic:pic>
              </a:graphicData>
            </a:graphic>
          </wp:inline>
        </w:drawing>
      </w:r>
    </w:p>
    <w:p w14:paraId="20FA5802" w14:textId="1C682538" w:rsidR="00961CD4" w:rsidRPr="00187B71" w:rsidRDefault="00961CD4"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14</w:t>
      </w:r>
      <w:r w:rsidRPr="00187B71">
        <w:rPr>
          <w:sz w:val="24"/>
          <w:szCs w:val="24"/>
        </w:rPr>
        <w:fldChar w:fldCharType="end"/>
      </w:r>
      <w:r w:rsidRPr="00187B71">
        <w:rPr>
          <w:sz w:val="24"/>
          <w:szCs w:val="24"/>
        </w:rPr>
        <w:t>. Showcases fetching user data.</w:t>
      </w:r>
    </w:p>
    <w:p w14:paraId="104BB8FC" w14:textId="77777777" w:rsidR="002D6956" w:rsidRPr="00187B71" w:rsidRDefault="002D6956" w:rsidP="007E797D"/>
    <w:p w14:paraId="1BE53354" w14:textId="112E62B0" w:rsidR="00F01AC5" w:rsidRPr="00187B71" w:rsidRDefault="00961CD4" w:rsidP="007E797D">
      <w:r w:rsidRPr="00187B71">
        <w:rPr>
          <w:rStyle w:val="Strong"/>
        </w:rPr>
        <w:lastRenderedPageBreak/>
        <w:t>Top Users Display:</w:t>
      </w:r>
      <w:r w:rsidRPr="00187B71">
        <w:t xml:space="preserve"> Sorts users by the number of ratings and their average ratings, then selects the top four to display on the homepage.</w:t>
      </w:r>
    </w:p>
    <w:p w14:paraId="3AFE6BDA" w14:textId="77777777" w:rsidR="007D64D4" w:rsidRPr="00187B71" w:rsidRDefault="007D64D4" w:rsidP="007E797D"/>
    <w:p w14:paraId="525B7A60" w14:textId="70475550" w:rsidR="00D73C20" w:rsidRPr="00187B71" w:rsidRDefault="005E6167" w:rsidP="007E797D">
      <w:pPr>
        <w:pStyle w:val="Heading3"/>
        <w:rPr>
          <w:sz w:val="24"/>
          <w:szCs w:val="24"/>
        </w:rPr>
      </w:pPr>
      <w:bookmarkStart w:id="10" w:name="_Toc165272774"/>
      <w:r w:rsidRPr="00187B71">
        <w:rPr>
          <w:sz w:val="24"/>
          <w:szCs w:val="24"/>
        </w:rPr>
        <w:t xml:space="preserve">6.7.3 </w:t>
      </w:r>
      <w:r w:rsidR="00D73C20" w:rsidRPr="00187B71">
        <w:rPr>
          <w:sz w:val="24"/>
          <w:szCs w:val="24"/>
        </w:rPr>
        <w:t>Explore.js</w:t>
      </w:r>
      <w:bookmarkEnd w:id="10"/>
    </w:p>
    <w:p w14:paraId="1A728F64" w14:textId="2E3DA148" w:rsidR="00D73C20" w:rsidRPr="00187B71" w:rsidRDefault="00D73C20" w:rsidP="007E797D">
      <w:pPr>
        <w:pStyle w:val="NormalWeb"/>
      </w:pPr>
      <w:r w:rsidRPr="00187B71">
        <w:rPr>
          <w:rStyle w:val="Strong"/>
        </w:rPr>
        <w:t>Purpose and Interactions:</w:t>
      </w:r>
      <w:r w:rsidRPr="00187B71">
        <w:t xml:space="preserve"> </w:t>
      </w:r>
      <w:r w:rsidRPr="00187B71">
        <w:rPr>
          <w:rStyle w:val="HTMLCode"/>
          <w:rFonts w:ascii="Times New Roman" w:hAnsi="Times New Roman" w:cs="Times New Roman"/>
          <w:sz w:val="24"/>
          <w:szCs w:val="24"/>
        </w:rPr>
        <w:t>Explore.js</w:t>
      </w:r>
      <w:r w:rsidR="0040133E" w:rsidRPr="00187B71">
        <w:t xml:space="preserve"> this feature creates</w:t>
      </w:r>
      <w:r w:rsidRPr="00187B71">
        <w:t xml:space="preserve"> user exploration of other profiles within the Nosedive application, allowing users to search, filter, and view profiles based on specific criteria. </w:t>
      </w:r>
      <w:r w:rsidR="00FC474D" w:rsidRPr="00187B71">
        <w:t xml:space="preserve">My web application </w:t>
      </w:r>
      <w:r w:rsidRPr="00187B71">
        <w:t>provi</w:t>
      </w:r>
      <w:r w:rsidR="00FC474D" w:rsidRPr="00187B71">
        <w:t>des</w:t>
      </w:r>
      <w:r w:rsidRPr="00187B71">
        <w:t xml:space="preserve"> dynamically filtered results and redirect</w:t>
      </w:r>
      <w:r w:rsidR="00FC474D" w:rsidRPr="00187B71">
        <w:t>s</w:t>
      </w:r>
      <w:r w:rsidRPr="00187B71">
        <w:t xml:space="preserve"> non-authenticated users to the login page.</w:t>
      </w:r>
    </w:p>
    <w:p w14:paraId="37F3B2FD" w14:textId="77777777" w:rsidR="00D73C20" w:rsidRPr="00187B71" w:rsidRDefault="00D73C20" w:rsidP="007E797D">
      <w:pPr>
        <w:pStyle w:val="NormalWeb"/>
      </w:pPr>
      <w:r w:rsidRPr="00187B71">
        <w:rPr>
          <w:rStyle w:val="Strong"/>
        </w:rPr>
        <w:t>Detailed Functionality:</w:t>
      </w:r>
    </w:p>
    <w:p w14:paraId="1B266E93" w14:textId="0C5A0689" w:rsidR="00D73C20" w:rsidRPr="00187B71" w:rsidRDefault="00D73C20" w:rsidP="007E797D">
      <w:pPr>
        <w:numPr>
          <w:ilvl w:val="0"/>
          <w:numId w:val="24"/>
        </w:numPr>
        <w:spacing w:before="100" w:beforeAutospacing="1" w:after="100" w:afterAutospacing="1"/>
      </w:pPr>
      <w:r w:rsidRPr="00187B71">
        <w:rPr>
          <w:rStyle w:val="Strong"/>
        </w:rPr>
        <w:t>Authentication Check:</w:t>
      </w:r>
      <w:r w:rsidRPr="00187B71">
        <w:t xml:space="preserve"> Redirects non-authenticated users to the login page, </w:t>
      </w:r>
      <w:r w:rsidR="0040133E" w:rsidRPr="00187B71">
        <w:t xml:space="preserve">making sure </w:t>
      </w:r>
      <w:r w:rsidRPr="00187B71">
        <w:t>that only logged-in users can explore other profiles.</w:t>
      </w:r>
    </w:p>
    <w:p w14:paraId="2C6CCF00" w14:textId="73DE9256" w:rsidR="00D73C20" w:rsidRPr="00187B71" w:rsidRDefault="00D73C20" w:rsidP="007E797D">
      <w:pPr>
        <w:numPr>
          <w:ilvl w:val="0"/>
          <w:numId w:val="24"/>
        </w:numPr>
        <w:spacing w:before="100" w:beforeAutospacing="1" w:after="100" w:afterAutospacing="1"/>
      </w:pPr>
      <w:r w:rsidRPr="00187B71">
        <w:rPr>
          <w:rStyle w:val="Strong"/>
        </w:rPr>
        <w:t>Dynamic SQL Querying:</w:t>
      </w:r>
      <w:r w:rsidRPr="00187B71">
        <w:t xml:space="preserve"> Executes a SQL query to fetch all users except the logged-in user.</w:t>
      </w:r>
    </w:p>
    <w:p w14:paraId="4AF1FCCD" w14:textId="29A3851B" w:rsidR="00D73C20" w:rsidRPr="00187B71" w:rsidRDefault="00D73C20" w:rsidP="007E797D">
      <w:pPr>
        <w:numPr>
          <w:ilvl w:val="0"/>
          <w:numId w:val="24"/>
        </w:numPr>
        <w:spacing w:before="100" w:beforeAutospacing="1" w:after="100" w:afterAutospacing="1"/>
        <w:rPr>
          <w:rStyle w:val="Strong"/>
          <w:b w:val="0"/>
          <w:bCs w:val="0"/>
        </w:rPr>
      </w:pPr>
      <w:r w:rsidRPr="00187B71">
        <w:rPr>
          <w:rStyle w:val="Strong"/>
        </w:rPr>
        <w:t>Search and Filter:</w:t>
      </w:r>
      <w:r w:rsidRPr="00187B71">
        <w:t xml:space="preserve"> </w:t>
      </w:r>
      <w:r w:rsidR="007C7667" w:rsidRPr="00187B71">
        <w:t>Fu</w:t>
      </w:r>
      <w:r w:rsidRPr="00187B71">
        <w:t>nctionality to filter the results based on a search query entered by the user</w:t>
      </w:r>
      <w:r w:rsidR="00476D2C" w:rsidRPr="00187B71">
        <w:t>.</w:t>
      </w:r>
    </w:p>
    <w:p w14:paraId="7D32D294" w14:textId="1394B50A" w:rsidR="00D73C20" w:rsidRPr="00187B71" w:rsidRDefault="00D73C20" w:rsidP="007E797D">
      <w:pPr>
        <w:spacing w:before="100" w:beforeAutospacing="1" w:after="100" w:afterAutospacing="1"/>
      </w:pPr>
      <w:r w:rsidRPr="00187B71">
        <w:rPr>
          <w:rStyle w:val="Strong"/>
        </w:rPr>
        <w:t>Key Features:</w:t>
      </w:r>
    </w:p>
    <w:p w14:paraId="21C56982" w14:textId="77777777" w:rsidR="00D73C20" w:rsidRPr="00187B71" w:rsidRDefault="00D73C20" w:rsidP="007E797D">
      <w:pPr>
        <w:pStyle w:val="NormalWeb"/>
      </w:pPr>
      <w:r w:rsidRPr="00187B71">
        <w:rPr>
          <w:rStyle w:val="Strong"/>
        </w:rPr>
        <w:t>User Filtering Logic:</w:t>
      </w:r>
      <w:r w:rsidRPr="00187B71">
        <w:t xml:space="preserve"> Implements logic to filter users dynamically based on user input from a search bar. This allows users to find profiles by names that contain the typed query.</w:t>
      </w:r>
    </w:p>
    <w:p w14:paraId="2FCAFBE7" w14:textId="77777777" w:rsidR="00ED5E87" w:rsidRPr="00187B71" w:rsidRDefault="00610668" w:rsidP="007E797D">
      <w:pPr>
        <w:pStyle w:val="NormalWeb"/>
        <w:keepNext/>
      </w:pPr>
      <w:r w:rsidRPr="00187B71">
        <w:rPr>
          <w:noProof/>
        </w:rPr>
        <w:drawing>
          <wp:inline distT="0" distB="0" distL="0" distR="0" wp14:anchorId="0A9C8A89" wp14:editId="0DEBC743">
            <wp:extent cx="4196080" cy="1053436"/>
            <wp:effectExtent l="0" t="0" r="0" b="1270"/>
            <wp:docPr id="21912770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127706" name="Picture 219127706"/>
                    <pic:cNvPicPr/>
                  </pic:nvPicPr>
                  <pic:blipFill>
                    <a:blip r:embed="rId22">
                      <a:extLst>
                        <a:ext uri="{28A0092B-C50C-407E-A947-70E740481C1C}">
                          <a14:useLocalDpi xmlns:a14="http://schemas.microsoft.com/office/drawing/2010/main" val="0"/>
                        </a:ext>
                      </a:extLst>
                    </a:blip>
                    <a:stretch>
                      <a:fillRect/>
                    </a:stretch>
                  </pic:blipFill>
                  <pic:spPr>
                    <a:xfrm>
                      <a:off x="0" y="0"/>
                      <a:ext cx="4238956" cy="1064200"/>
                    </a:xfrm>
                    <a:prstGeom prst="rect">
                      <a:avLst/>
                    </a:prstGeom>
                  </pic:spPr>
                </pic:pic>
              </a:graphicData>
            </a:graphic>
          </wp:inline>
        </w:drawing>
      </w:r>
    </w:p>
    <w:p w14:paraId="28A012E9" w14:textId="3792E9F8" w:rsidR="007C7667" w:rsidRPr="00187B71" w:rsidRDefault="00ED5E87"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15</w:t>
      </w:r>
      <w:r w:rsidRPr="00187B71">
        <w:rPr>
          <w:sz w:val="24"/>
          <w:szCs w:val="24"/>
        </w:rPr>
        <w:fldChar w:fldCharType="end"/>
      </w:r>
      <w:r w:rsidRPr="00187B71">
        <w:rPr>
          <w:sz w:val="24"/>
          <w:szCs w:val="24"/>
        </w:rPr>
        <w:t xml:space="preserve"> Showcases top user’s filter.</w:t>
      </w:r>
    </w:p>
    <w:p w14:paraId="0BF5F195" w14:textId="77777777" w:rsidR="007E5FA4" w:rsidRPr="00187B71" w:rsidRDefault="007E5FA4" w:rsidP="007E797D"/>
    <w:p w14:paraId="29BFB5A3" w14:textId="759C6398" w:rsidR="000C3016" w:rsidRPr="00187B71" w:rsidRDefault="007E5FA4" w:rsidP="007E797D">
      <w:r w:rsidRPr="00187B71">
        <w:rPr>
          <w:rStyle w:val="Strong"/>
        </w:rPr>
        <w:t>Average Rating Calculation and Sorting:</w:t>
      </w:r>
      <w:r w:rsidRPr="00187B71">
        <w:t xml:space="preserve"> After fetching ratings for each user, it calculates average ratings and </w:t>
      </w:r>
      <w:proofErr w:type="gramStart"/>
      <w:r w:rsidR="00ED5E87" w:rsidRPr="00187B71">
        <w:t>sorts</w:t>
      </w:r>
      <w:proofErr w:type="gramEnd"/>
      <w:r w:rsidR="00ED5E87" w:rsidRPr="00187B71">
        <w:t xml:space="preserve"> </w:t>
      </w:r>
      <w:r w:rsidRPr="00187B71">
        <w:t>users based on the specified sort criteria ('suggested' or 'featured').</w:t>
      </w:r>
    </w:p>
    <w:p w14:paraId="6926843B" w14:textId="77777777" w:rsidR="00433876" w:rsidRPr="00187B71" w:rsidRDefault="00433876" w:rsidP="007E797D"/>
    <w:p w14:paraId="114BE083" w14:textId="77777777" w:rsidR="00433876" w:rsidRPr="00187B71" w:rsidRDefault="00433876" w:rsidP="007E797D">
      <w:pPr>
        <w:keepNext/>
      </w:pPr>
      <w:r w:rsidRPr="00187B71">
        <w:rPr>
          <w:noProof/>
        </w:rPr>
        <w:drawing>
          <wp:inline distT="0" distB="0" distL="0" distR="0" wp14:anchorId="7435561E" wp14:editId="60C5880A">
            <wp:extent cx="5222240" cy="2004192"/>
            <wp:effectExtent l="0" t="0" r="0" b="2540"/>
            <wp:docPr id="143639047" name="Picture 2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639047" name="Picture 21" descr="A screen shot of a computer pro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36043" cy="2009489"/>
                    </a:xfrm>
                    <a:prstGeom prst="rect">
                      <a:avLst/>
                    </a:prstGeom>
                  </pic:spPr>
                </pic:pic>
              </a:graphicData>
            </a:graphic>
          </wp:inline>
        </w:drawing>
      </w:r>
    </w:p>
    <w:p w14:paraId="3704FC13" w14:textId="47155CA3" w:rsidR="00433876" w:rsidRPr="00187B71" w:rsidRDefault="00433876"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16</w:t>
      </w:r>
      <w:r w:rsidRPr="00187B71">
        <w:rPr>
          <w:sz w:val="24"/>
          <w:szCs w:val="24"/>
        </w:rPr>
        <w:fldChar w:fldCharType="end"/>
      </w:r>
      <w:r w:rsidRPr="00187B71">
        <w:rPr>
          <w:sz w:val="24"/>
          <w:szCs w:val="24"/>
        </w:rPr>
        <w:t>. Showcases rating calc code.</w:t>
      </w:r>
    </w:p>
    <w:p w14:paraId="661CF411" w14:textId="77777777" w:rsidR="00CF2AA7" w:rsidRPr="00187B71" w:rsidRDefault="00CF2AA7" w:rsidP="007E797D"/>
    <w:p w14:paraId="59F23B90" w14:textId="38B811D2" w:rsidR="008B7FE2" w:rsidRPr="00187B71" w:rsidRDefault="005E6167" w:rsidP="007E797D">
      <w:pPr>
        <w:pStyle w:val="Heading3"/>
        <w:rPr>
          <w:sz w:val="24"/>
          <w:szCs w:val="24"/>
        </w:rPr>
      </w:pPr>
      <w:bookmarkStart w:id="11" w:name="_Toc165272775"/>
      <w:r w:rsidRPr="00187B71">
        <w:rPr>
          <w:sz w:val="24"/>
          <w:szCs w:val="24"/>
        </w:rPr>
        <w:t xml:space="preserve">6.7.4 </w:t>
      </w:r>
      <w:r w:rsidR="00373059" w:rsidRPr="00187B71">
        <w:rPr>
          <w:sz w:val="24"/>
          <w:szCs w:val="24"/>
        </w:rPr>
        <w:t>Rating.js</w:t>
      </w:r>
      <w:bookmarkEnd w:id="11"/>
    </w:p>
    <w:p w14:paraId="73397009" w14:textId="344ED3F3" w:rsidR="008B7FE2" w:rsidRPr="00187B71" w:rsidRDefault="008B7FE2" w:rsidP="007E797D">
      <w:pPr>
        <w:pStyle w:val="NormalWeb"/>
      </w:pPr>
      <w:r w:rsidRPr="00187B71">
        <w:rPr>
          <w:rStyle w:val="Strong"/>
        </w:rPr>
        <w:t>Purpose and Interactions:</w:t>
      </w:r>
      <w:r w:rsidRPr="00187B71">
        <w:t xml:space="preserve"> </w:t>
      </w:r>
      <w:r w:rsidRPr="00187B71">
        <w:rPr>
          <w:rStyle w:val="HTMLCode"/>
          <w:rFonts w:ascii="Times New Roman" w:hAnsi="Times New Roman" w:cs="Times New Roman"/>
          <w:sz w:val="24"/>
          <w:szCs w:val="24"/>
        </w:rPr>
        <w:t>rating.js</w:t>
      </w:r>
      <w:r w:rsidRPr="00187B71">
        <w:t xml:space="preserve"> manages the rating interactions within the Nosedive application, allowing users to rate other users based on different criteria. This file handles both the display of user ratings and the submission of new ratings</w:t>
      </w:r>
      <w:r w:rsidR="00F47581" w:rsidRPr="00187B71">
        <w:t>.</w:t>
      </w:r>
    </w:p>
    <w:p w14:paraId="7D8C0EB7" w14:textId="77777777" w:rsidR="008B7FE2" w:rsidRPr="00187B71" w:rsidRDefault="008B7FE2" w:rsidP="007E797D">
      <w:pPr>
        <w:pStyle w:val="NormalWeb"/>
      </w:pPr>
      <w:r w:rsidRPr="00187B71">
        <w:rPr>
          <w:rStyle w:val="Strong"/>
        </w:rPr>
        <w:t>Detailed Functionality:</w:t>
      </w:r>
    </w:p>
    <w:p w14:paraId="011D8695" w14:textId="77777777" w:rsidR="008B7FE2" w:rsidRPr="00187B71" w:rsidRDefault="008B7FE2" w:rsidP="007E797D">
      <w:pPr>
        <w:numPr>
          <w:ilvl w:val="0"/>
          <w:numId w:val="27"/>
        </w:numPr>
        <w:spacing w:before="100" w:beforeAutospacing="1" w:after="100" w:afterAutospacing="1"/>
      </w:pPr>
      <w:r w:rsidRPr="00187B71">
        <w:rPr>
          <w:rStyle w:val="Strong"/>
        </w:rPr>
        <w:t>Rating Display:</w:t>
      </w:r>
      <w:r w:rsidRPr="00187B71">
        <w:t xml:space="preserve"> When a user navigates to the rating page, the application fetches existing ratings for a specific user from the database. It displays these ratings, or a default message if no ratings exist.</w:t>
      </w:r>
    </w:p>
    <w:p w14:paraId="64C0BE98" w14:textId="77777777" w:rsidR="008B7FE2" w:rsidRPr="00187B71" w:rsidRDefault="008B7FE2" w:rsidP="007E797D">
      <w:pPr>
        <w:numPr>
          <w:ilvl w:val="0"/>
          <w:numId w:val="27"/>
        </w:numPr>
        <w:spacing w:before="100" w:beforeAutospacing="1" w:after="100" w:afterAutospacing="1"/>
      </w:pPr>
      <w:r w:rsidRPr="00187B71">
        <w:rPr>
          <w:rStyle w:val="Strong"/>
        </w:rPr>
        <w:t>Rating Submission:</w:t>
      </w:r>
      <w:r w:rsidRPr="00187B71">
        <w:t xml:space="preserve"> Allows logged-in users to submit ratings for other users, capturing several aspects of user performance such as competence, likability, and influence.</w:t>
      </w:r>
    </w:p>
    <w:p w14:paraId="3756A3D9" w14:textId="11D87D9F" w:rsidR="007A27A2" w:rsidRPr="00187B71" w:rsidRDefault="008B7FE2" w:rsidP="007E797D">
      <w:pPr>
        <w:spacing w:before="100" w:beforeAutospacing="1" w:after="100" w:afterAutospacing="1"/>
        <w:rPr>
          <w:rStyle w:val="Strong"/>
        </w:rPr>
      </w:pPr>
      <w:r w:rsidRPr="00187B71">
        <w:rPr>
          <w:rStyle w:val="Strong"/>
        </w:rPr>
        <w:t>Key Features:</w:t>
      </w:r>
    </w:p>
    <w:p w14:paraId="7BF8B820" w14:textId="0603A221" w:rsidR="00A40975" w:rsidRPr="00187B71" w:rsidRDefault="00A40975" w:rsidP="007E797D">
      <w:pPr>
        <w:spacing w:before="100" w:beforeAutospacing="1" w:after="100" w:afterAutospacing="1"/>
      </w:pPr>
      <w:r w:rsidRPr="00187B71">
        <w:rPr>
          <w:rStyle w:val="Strong"/>
        </w:rPr>
        <w:t>User Authentication and Redirection:</w:t>
      </w:r>
      <w:r w:rsidRPr="00187B71">
        <w:t xml:space="preserve"> Redirects non-authenticated users to the login page, ensuring that only logged-in users can access the rating </w:t>
      </w:r>
      <w:r w:rsidR="00D145FE" w:rsidRPr="00187B71">
        <w:t>functionalities.</w:t>
      </w:r>
    </w:p>
    <w:p w14:paraId="13B52E5E" w14:textId="49025966" w:rsidR="00A40975" w:rsidRPr="00187B71" w:rsidRDefault="0076485D" w:rsidP="007E797D">
      <w:pPr>
        <w:spacing w:before="100" w:beforeAutospacing="1" w:after="100" w:afterAutospacing="1"/>
      </w:pPr>
      <w:r w:rsidRPr="00187B71">
        <w:rPr>
          <w:rStyle w:val="Strong"/>
        </w:rPr>
        <w:t>SQL Query for User Ratings:</w:t>
      </w:r>
      <w:r w:rsidRPr="00187B71">
        <w:t xml:space="preserve"> Executes a SQL query to fetch the user details along with their ratings. If ratings exist, it calculates average ratings; if not, it initializes average ratings to zero.</w:t>
      </w:r>
    </w:p>
    <w:p w14:paraId="559E4584" w14:textId="3509FDD9" w:rsidR="0076485D" w:rsidRPr="00187B71" w:rsidRDefault="0076485D" w:rsidP="007E797D">
      <w:pPr>
        <w:spacing w:before="100" w:beforeAutospacing="1" w:after="100" w:afterAutospacing="1"/>
      </w:pPr>
      <w:r w:rsidRPr="00187B71">
        <w:rPr>
          <w:rStyle w:val="Strong"/>
        </w:rPr>
        <w:t>Handling Rating Submissions:</w:t>
      </w:r>
      <w:r w:rsidRPr="00187B71">
        <w:t xml:space="preserve"> Processes POST requests for new ratings, inserting them into the database and then redirecting the user back to the explore page.</w:t>
      </w:r>
    </w:p>
    <w:p w14:paraId="57FD0C0E" w14:textId="77777777" w:rsidR="00890298" w:rsidRPr="00187B71" w:rsidRDefault="00890298" w:rsidP="007E797D">
      <w:pPr>
        <w:keepNext/>
        <w:spacing w:before="100" w:beforeAutospacing="1" w:after="100" w:afterAutospacing="1"/>
      </w:pPr>
      <w:r w:rsidRPr="00187B71">
        <w:rPr>
          <w:noProof/>
        </w:rPr>
        <w:drawing>
          <wp:inline distT="0" distB="0" distL="0" distR="0" wp14:anchorId="476ED1CE" wp14:editId="652BEA39">
            <wp:extent cx="5731510" cy="1330960"/>
            <wp:effectExtent l="0" t="0" r="0" b="2540"/>
            <wp:docPr id="366641859" name="Picture 2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641859" name="Picture 22" descr="A screen shot of a computer cod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1330960"/>
                    </a:xfrm>
                    <a:prstGeom prst="rect">
                      <a:avLst/>
                    </a:prstGeom>
                  </pic:spPr>
                </pic:pic>
              </a:graphicData>
            </a:graphic>
          </wp:inline>
        </w:drawing>
      </w:r>
    </w:p>
    <w:p w14:paraId="2F4DDCF3" w14:textId="0E79FE53" w:rsidR="00890298" w:rsidRPr="00187B71" w:rsidRDefault="00890298"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17</w:t>
      </w:r>
      <w:r w:rsidRPr="00187B71">
        <w:rPr>
          <w:sz w:val="24"/>
          <w:szCs w:val="24"/>
        </w:rPr>
        <w:fldChar w:fldCharType="end"/>
      </w:r>
      <w:r w:rsidRPr="00187B71">
        <w:rPr>
          <w:sz w:val="24"/>
          <w:szCs w:val="24"/>
        </w:rPr>
        <w:t>. Showcasing post request for rating submissions.</w:t>
      </w:r>
    </w:p>
    <w:p w14:paraId="450495E3" w14:textId="77777777" w:rsidR="00890298" w:rsidRPr="00187B71" w:rsidRDefault="00890298" w:rsidP="007E797D"/>
    <w:p w14:paraId="2AE724F4" w14:textId="2AF3D6BA" w:rsidR="00890298" w:rsidRPr="00187B71" w:rsidRDefault="0024032B" w:rsidP="007E797D">
      <w:pPr>
        <w:pStyle w:val="Heading3"/>
        <w:rPr>
          <w:sz w:val="24"/>
          <w:szCs w:val="24"/>
        </w:rPr>
      </w:pPr>
      <w:bookmarkStart w:id="12" w:name="_Toc165272776"/>
      <w:r w:rsidRPr="00187B71">
        <w:rPr>
          <w:sz w:val="24"/>
          <w:szCs w:val="24"/>
        </w:rPr>
        <w:t xml:space="preserve">6.7.5 </w:t>
      </w:r>
      <w:r w:rsidR="00F23429" w:rsidRPr="00187B71">
        <w:rPr>
          <w:sz w:val="24"/>
          <w:szCs w:val="24"/>
        </w:rPr>
        <w:t>Profile.js</w:t>
      </w:r>
      <w:bookmarkEnd w:id="12"/>
    </w:p>
    <w:p w14:paraId="28735774" w14:textId="77777777" w:rsidR="00C674F2" w:rsidRPr="00187B71" w:rsidRDefault="00C674F2" w:rsidP="007E797D">
      <w:pPr>
        <w:rPr>
          <w:b/>
          <w:bCs/>
        </w:rPr>
      </w:pPr>
    </w:p>
    <w:p w14:paraId="74CF645A" w14:textId="194E7DCC" w:rsidR="00965766" w:rsidRPr="00187B71" w:rsidRDefault="00C674F2" w:rsidP="007E797D">
      <w:r w:rsidRPr="00187B71">
        <w:rPr>
          <w:rStyle w:val="Strong"/>
        </w:rPr>
        <w:t>Purpose and Interactions:</w:t>
      </w:r>
      <w:r w:rsidRPr="00187B71">
        <w:t xml:space="preserve"> </w:t>
      </w:r>
      <w:r w:rsidRPr="00187B71">
        <w:rPr>
          <w:rStyle w:val="HTMLCode"/>
          <w:rFonts w:ascii="Times New Roman" w:hAnsi="Times New Roman" w:cs="Times New Roman"/>
          <w:sz w:val="24"/>
          <w:szCs w:val="24"/>
        </w:rPr>
        <w:t>profile.js</w:t>
      </w:r>
      <w:r w:rsidRPr="00187B71">
        <w:t xml:space="preserve"> handles user profile interactions within the Nosedive application, focusing on displaying user ratings and managing profile updates. </w:t>
      </w:r>
    </w:p>
    <w:p w14:paraId="762F6B73" w14:textId="77777777" w:rsidR="00D85647" w:rsidRPr="00187B71" w:rsidRDefault="00D85647" w:rsidP="007E797D"/>
    <w:p w14:paraId="12E51895" w14:textId="77777777" w:rsidR="00D85647" w:rsidRPr="00187B71" w:rsidRDefault="00D85647" w:rsidP="007E797D">
      <w:pPr>
        <w:pStyle w:val="NormalWeb"/>
      </w:pPr>
      <w:r w:rsidRPr="00187B71">
        <w:rPr>
          <w:rStyle w:val="Strong"/>
        </w:rPr>
        <w:t>Detailed Functionality:</w:t>
      </w:r>
    </w:p>
    <w:p w14:paraId="79ECD4A8" w14:textId="03E0A7FD" w:rsidR="00D85647" w:rsidRPr="00187B71" w:rsidRDefault="00D85647" w:rsidP="007E797D">
      <w:pPr>
        <w:numPr>
          <w:ilvl w:val="0"/>
          <w:numId w:val="28"/>
        </w:numPr>
        <w:spacing w:before="100" w:beforeAutospacing="1" w:after="100" w:afterAutospacing="1"/>
      </w:pPr>
      <w:r w:rsidRPr="00187B71">
        <w:rPr>
          <w:rStyle w:val="Strong"/>
        </w:rPr>
        <w:lastRenderedPageBreak/>
        <w:t>Profile Display:</w:t>
      </w:r>
      <w:r w:rsidRPr="00187B71">
        <w:t xml:space="preserve"> When a user accesses their profile, the application queries the database for their ratings</w:t>
      </w:r>
      <w:r w:rsidR="0040133E" w:rsidRPr="00187B71">
        <w:t xml:space="preserve"> </w:t>
      </w:r>
      <w:r w:rsidRPr="00187B71">
        <w:t>calculating average ratings if any exist. If no ratings are found it displays the default values.</w:t>
      </w:r>
    </w:p>
    <w:p w14:paraId="13524A8F" w14:textId="09A07F04" w:rsidR="00D85647" w:rsidRPr="00187B71" w:rsidRDefault="00D85647" w:rsidP="007E797D">
      <w:pPr>
        <w:numPr>
          <w:ilvl w:val="0"/>
          <w:numId w:val="28"/>
        </w:numPr>
        <w:spacing w:before="100" w:beforeAutospacing="1" w:after="100" w:afterAutospacing="1"/>
      </w:pPr>
      <w:r w:rsidRPr="00187B71">
        <w:rPr>
          <w:rStyle w:val="Strong"/>
        </w:rPr>
        <w:t>Profile Update:</w:t>
      </w:r>
      <w:r w:rsidRPr="00187B71">
        <w:t xml:space="preserve"> Functionality for users to update their profile picture using </w:t>
      </w:r>
      <w:proofErr w:type="spellStart"/>
      <w:r w:rsidRPr="00187B71">
        <w:t>Multer</w:t>
      </w:r>
      <w:proofErr w:type="spellEnd"/>
      <w:r w:rsidRPr="00187B71">
        <w:t xml:space="preserve"> middleware, which handles file uploads securely.</w:t>
      </w:r>
    </w:p>
    <w:p w14:paraId="67D11CB3" w14:textId="07F99A3E" w:rsidR="001C4A8E" w:rsidRPr="00187B71" w:rsidRDefault="001C4A8E" w:rsidP="007E797D">
      <w:pPr>
        <w:spacing w:before="100" w:beforeAutospacing="1" w:after="100" w:afterAutospacing="1"/>
      </w:pPr>
      <w:r w:rsidRPr="00187B71">
        <w:rPr>
          <w:rStyle w:val="Strong"/>
        </w:rPr>
        <w:t>Key features:</w:t>
      </w:r>
    </w:p>
    <w:p w14:paraId="48BB4FB6" w14:textId="5DCA4A0D" w:rsidR="000A1607" w:rsidRPr="00187B71" w:rsidRDefault="000A1607" w:rsidP="007E797D">
      <w:pPr>
        <w:spacing w:before="100" w:beforeAutospacing="1" w:after="100" w:afterAutospacing="1"/>
      </w:pPr>
      <w:r w:rsidRPr="00187B71">
        <w:rPr>
          <w:rStyle w:val="Strong"/>
        </w:rPr>
        <w:t>Authentication Check and Redirection:</w:t>
      </w:r>
      <w:r w:rsidRPr="00187B71">
        <w:t xml:space="preserve"> Redirects non-authenticated users to the login page.</w:t>
      </w:r>
    </w:p>
    <w:p w14:paraId="57E6D1F4" w14:textId="00A8C949" w:rsidR="000A1607" w:rsidRPr="00187B71" w:rsidRDefault="000A1607" w:rsidP="007E797D">
      <w:pPr>
        <w:spacing w:before="100" w:beforeAutospacing="1" w:after="100" w:afterAutospacing="1"/>
      </w:pPr>
      <w:r w:rsidRPr="00187B71">
        <w:rPr>
          <w:rStyle w:val="Strong"/>
        </w:rPr>
        <w:t>SQL Query for User Ratings:</w:t>
      </w:r>
      <w:r w:rsidRPr="00187B71">
        <w:t xml:space="preserve"> Executes a SQL query to fetch the user's ratings and calculates an average based on the competent, likable, and influential scores.</w:t>
      </w:r>
    </w:p>
    <w:p w14:paraId="53631BD3" w14:textId="77777777" w:rsidR="000A1607" w:rsidRPr="00187B71" w:rsidRDefault="000A1607" w:rsidP="007E797D">
      <w:pPr>
        <w:keepNext/>
        <w:spacing w:before="100" w:beforeAutospacing="1" w:after="100" w:afterAutospacing="1"/>
      </w:pPr>
      <w:r w:rsidRPr="00187B71">
        <w:rPr>
          <w:noProof/>
        </w:rPr>
        <w:drawing>
          <wp:inline distT="0" distB="0" distL="0" distR="0" wp14:anchorId="0FF75011" wp14:editId="4C188ED2">
            <wp:extent cx="5731510" cy="1412875"/>
            <wp:effectExtent l="0" t="0" r="0" b="0"/>
            <wp:docPr id="1835390262" name="Picture 2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390262" name="Picture 23" descr="A screen shot of a compu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1412875"/>
                    </a:xfrm>
                    <a:prstGeom prst="rect">
                      <a:avLst/>
                    </a:prstGeom>
                  </pic:spPr>
                </pic:pic>
              </a:graphicData>
            </a:graphic>
          </wp:inline>
        </w:drawing>
      </w:r>
    </w:p>
    <w:p w14:paraId="7A47B470" w14:textId="0C088B1F" w:rsidR="00D85647" w:rsidRPr="00187B71" w:rsidRDefault="000A1607"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18</w:t>
      </w:r>
      <w:r w:rsidRPr="00187B71">
        <w:rPr>
          <w:sz w:val="24"/>
          <w:szCs w:val="24"/>
        </w:rPr>
        <w:fldChar w:fldCharType="end"/>
      </w:r>
      <w:r w:rsidRPr="00187B71">
        <w:rPr>
          <w:sz w:val="24"/>
          <w:szCs w:val="24"/>
        </w:rPr>
        <w:t>. Fetching User ratings data showcase.</w:t>
      </w:r>
    </w:p>
    <w:p w14:paraId="3227E771" w14:textId="1AC2D8D4" w:rsidR="008B7FE2" w:rsidRPr="00187B71" w:rsidRDefault="001224B3" w:rsidP="007E797D">
      <w:pPr>
        <w:pStyle w:val="Heading3"/>
        <w:rPr>
          <w:rStyle w:val="Strong"/>
          <w:sz w:val="24"/>
          <w:szCs w:val="24"/>
        </w:rPr>
      </w:pPr>
      <w:bookmarkStart w:id="13" w:name="_Toc165272777"/>
      <w:r w:rsidRPr="00187B71">
        <w:rPr>
          <w:sz w:val="24"/>
          <w:szCs w:val="24"/>
        </w:rPr>
        <w:t xml:space="preserve">6.7.6 </w:t>
      </w:r>
      <w:r w:rsidR="005E33E5" w:rsidRPr="00187B71">
        <w:rPr>
          <w:rStyle w:val="Strong"/>
          <w:b w:val="0"/>
          <w:bCs w:val="0"/>
          <w:sz w:val="24"/>
          <w:szCs w:val="24"/>
        </w:rPr>
        <w:t>Login.js</w:t>
      </w:r>
      <w:bookmarkEnd w:id="13"/>
    </w:p>
    <w:p w14:paraId="3E1D3AE7" w14:textId="4A1395A8" w:rsidR="005E33E5" w:rsidRPr="00187B71" w:rsidRDefault="005E33E5" w:rsidP="007E797D">
      <w:pPr>
        <w:spacing w:before="100" w:beforeAutospacing="1" w:after="100" w:afterAutospacing="1"/>
      </w:pPr>
      <w:r w:rsidRPr="00187B71">
        <w:rPr>
          <w:rStyle w:val="Strong"/>
        </w:rPr>
        <w:t xml:space="preserve">Purpose and Interactions: </w:t>
      </w:r>
      <w:r w:rsidRPr="00187B71">
        <w:rPr>
          <w:rStyle w:val="HTMLCode"/>
          <w:rFonts w:ascii="Times New Roman" w:hAnsi="Times New Roman" w:cs="Times New Roman"/>
          <w:sz w:val="24"/>
          <w:szCs w:val="24"/>
        </w:rPr>
        <w:t>login.js</w:t>
      </w:r>
      <w:r w:rsidRPr="00187B71">
        <w:t xml:space="preserve"> manages user authentication within my web application, securely verifying user credentials and handling user sessions.</w:t>
      </w:r>
    </w:p>
    <w:p w14:paraId="737EE337" w14:textId="77777777" w:rsidR="005E33E5" w:rsidRPr="00187B71" w:rsidRDefault="005E33E5" w:rsidP="007E797D">
      <w:pPr>
        <w:pStyle w:val="NormalWeb"/>
      </w:pPr>
      <w:r w:rsidRPr="00187B71">
        <w:rPr>
          <w:rStyle w:val="Strong"/>
        </w:rPr>
        <w:t>Detailed Functionality:</w:t>
      </w:r>
    </w:p>
    <w:p w14:paraId="65DFA811" w14:textId="77777777" w:rsidR="005E33E5" w:rsidRPr="00187B71" w:rsidRDefault="005E33E5" w:rsidP="007E797D">
      <w:pPr>
        <w:numPr>
          <w:ilvl w:val="0"/>
          <w:numId w:val="29"/>
        </w:numPr>
        <w:spacing w:before="100" w:beforeAutospacing="1" w:after="100" w:afterAutospacing="1"/>
      </w:pPr>
      <w:r w:rsidRPr="00187B71">
        <w:rPr>
          <w:rStyle w:val="Strong"/>
        </w:rPr>
        <w:t>Login Page Rendering:</w:t>
      </w:r>
      <w:r w:rsidRPr="00187B71">
        <w:t xml:space="preserve"> Displays the login page, redirecting already logged-in users directly to their profile, enhancing user flow and security.</w:t>
      </w:r>
    </w:p>
    <w:p w14:paraId="503F9461" w14:textId="77777777" w:rsidR="005E33E5" w:rsidRPr="00187B71" w:rsidRDefault="005E33E5" w:rsidP="007E797D">
      <w:pPr>
        <w:numPr>
          <w:ilvl w:val="0"/>
          <w:numId w:val="29"/>
        </w:numPr>
        <w:spacing w:before="100" w:beforeAutospacing="1" w:after="100" w:afterAutospacing="1"/>
      </w:pPr>
      <w:r w:rsidRPr="00187B71">
        <w:rPr>
          <w:rStyle w:val="Strong"/>
        </w:rPr>
        <w:t>User Authentication:</w:t>
      </w:r>
      <w:r w:rsidRPr="00187B71">
        <w:t xml:space="preserve"> Validates user credentials against stored data in the database and handles session setup upon successful login.</w:t>
      </w:r>
    </w:p>
    <w:p w14:paraId="16A3471F" w14:textId="77777777" w:rsidR="006B5DBC" w:rsidRPr="00187B71" w:rsidRDefault="006B5DBC" w:rsidP="007E797D">
      <w:pPr>
        <w:pStyle w:val="NormalWeb"/>
      </w:pPr>
      <w:r w:rsidRPr="00187B71">
        <w:rPr>
          <w:rStyle w:val="Strong"/>
        </w:rPr>
        <w:t>Key Features:</w:t>
      </w:r>
    </w:p>
    <w:p w14:paraId="10EC2AC9" w14:textId="401B8C6F" w:rsidR="006B5DBC" w:rsidRPr="00187B71" w:rsidRDefault="006B5DBC" w:rsidP="007E797D">
      <w:pPr>
        <w:spacing w:before="100" w:beforeAutospacing="1" w:after="100" w:afterAutospacing="1"/>
      </w:pPr>
      <w:r w:rsidRPr="00187B71">
        <w:rPr>
          <w:rStyle w:val="Strong"/>
        </w:rPr>
        <w:t>Session Management and Redirection:</w:t>
      </w:r>
      <w:r w:rsidRPr="00187B71">
        <w:t xml:space="preserve"> Checks if a user is already logged in; if so, redirects to the profile page to avoid redundant login </w:t>
      </w:r>
      <w:r w:rsidR="00F37723" w:rsidRPr="00187B71">
        <w:t>attempt.</w:t>
      </w:r>
    </w:p>
    <w:p w14:paraId="006F14A8" w14:textId="77777777" w:rsidR="00A250F9" w:rsidRPr="00187B71" w:rsidRDefault="00A250F9" w:rsidP="007E797D">
      <w:pPr>
        <w:keepNext/>
        <w:spacing w:before="100" w:beforeAutospacing="1" w:after="100" w:afterAutospacing="1"/>
      </w:pPr>
      <w:r w:rsidRPr="00187B71">
        <w:rPr>
          <w:noProof/>
        </w:rPr>
        <w:lastRenderedPageBreak/>
        <w:drawing>
          <wp:inline distT="0" distB="0" distL="0" distR="0" wp14:anchorId="54F936C2" wp14:editId="4E7DD31B">
            <wp:extent cx="5731510" cy="1216660"/>
            <wp:effectExtent l="0" t="0" r="0" b="2540"/>
            <wp:docPr id="2006014644" name="Picture 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014644" name="Picture 24"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1216660"/>
                    </a:xfrm>
                    <a:prstGeom prst="rect">
                      <a:avLst/>
                    </a:prstGeom>
                  </pic:spPr>
                </pic:pic>
              </a:graphicData>
            </a:graphic>
          </wp:inline>
        </w:drawing>
      </w:r>
    </w:p>
    <w:p w14:paraId="1CCC41AB" w14:textId="6731C7BF" w:rsidR="00A250F9" w:rsidRPr="00187B71" w:rsidRDefault="00A250F9"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19</w:t>
      </w:r>
      <w:r w:rsidRPr="00187B71">
        <w:rPr>
          <w:sz w:val="24"/>
          <w:szCs w:val="24"/>
        </w:rPr>
        <w:fldChar w:fldCharType="end"/>
      </w:r>
      <w:r w:rsidRPr="00187B71">
        <w:rPr>
          <w:sz w:val="24"/>
          <w:szCs w:val="24"/>
        </w:rPr>
        <w:t>. Redirection Showcase.</w:t>
      </w:r>
    </w:p>
    <w:p w14:paraId="0F3FF4F8" w14:textId="7BD68B99" w:rsidR="008B7FE2" w:rsidRPr="00187B71" w:rsidRDefault="006B5DBC" w:rsidP="007E797D">
      <w:pPr>
        <w:spacing w:before="100" w:beforeAutospacing="1" w:after="100" w:afterAutospacing="1"/>
      </w:pPr>
      <w:r w:rsidRPr="00187B71">
        <w:rPr>
          <w:rStyle w:val="Strong"/>
        </w:rPr>
        <w:t>Credential Verification:</w:t>
      </w:r>
      <w:r w:rsidRPr="00187B71">
        <w:t xml:space="preserve"> Verifies email and password during the login process. It uses </w:t>
      </w:r>
      <w:proofErr w:type="spellStart"/>
      <w:r w:rsidRPr="00187B71">
        <w:t>bcrypt</w:t>
      </w:r>
      <w:proofErr w:type="spellEnd"/>
      <w:r w:rsidRPr="00187B71">
        <w:t xml:space="preserve"> to safely compare the provided password with the hashed password stored in the database.</w:t>
      </w:r>
    </w:p>
    <w:p w14:paraId="0AC200EE" w14:textId="0F6C7C58" w:rsidR="00D45886" w:rsidRPr="00187B71" w:rsidRDefault="00B521B4" w:rsidP="007E797D">
      <w:pPr>
        <w:pStyle w:val="Heading3"/>
        <w:rPr>
          <w:sz w:val="24"/>
          <w:szCs w:val="24"/>
        </w:rPr>
      </w:pPr>
      <w:bookmarkStart w:id="14" w:name="_Toc165272778"/>
      <w:r w:rsidRPr="00187B71">
        <w:rPr>
          <w:sz w:val="24"/>
          <w:szCs w:val="24"/>
        </w:rPr>
        <w:t>6.7.</w:t>
      </w:r>
      <w:r w:rsidR="00B657FD" w:rsidRPr="00187B71">
        <w:rPr>
          <w:sz w:val="24"/>
          <w:szCs w:val="24"/>
        </w:rPr>
        <w:t>7 APPLICATION SCREEENSHOTS</w:t>
      </w:r>
      <w:bookmarkEnd w:id="14"/>
    </w:p>
    <w:p w14:paraId="048EBE78" w14:textId="77777777" w:rsidR="00D45886" w:rsidRPr="00187B71" w:rsidRDefault="00D45886" w:rsidP="007E797D"/>
    <w:p w14:paraId="1E1E3286" w14:textId="362404C5" w:rsidR="00D45886" w:rsidRPr="00187B71" w:rsidRDefault="00D45886" w:rsidP="007E797D">
      <w:r w:rsidRPr="00187B71">
        <w:t>The below figures show the key components of the application:</w:t>
      </w:r>
    </w:p>
    <w:p w14:paraId="63F5024A" w14:textId="77777777" w:rsidR="00E241A2" w:rsidRPr="00187B71" w:rsidRDefault="00E241A2" w:rsidP="007E797D">
      <w:pPr>
        <w:keepNext/>
      </w:pPr>
    </w:p>
    <w:p w14:paraId="3ECFA792" w14:textId="028FDBEF" w:rsidR="009D7398" w:rsidRPr="00187B71" w:rsidRDefault="009D7398" w:rsidP="007E797D">
      <w:pPr>
        <w:keepNext/>
      </w:pPr>
      <w:r w:rsidRPr="00187B71">
        <w:rPr>
          <w:noProof/>
        </w:rPr>
        <w:drawing>
          <wp:inline distT="0" distB="0" distL="0" distR="0" wp14:anchorId="7596D80A" wp14:editId="4965C001">
            <wp:extent cx="4368800" cy="3606464"/>
            <wp:effectExtent l="0" t="0" r="0" b="635"/>
            <wp:docPr id="1775062242" name="Picture 25"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062242" name="Picture 25" descr="A screenshot of a web pag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62954" cy="3684188"/>
                    </a:xfrm>
                    <a:prstGeom prst="rect">
                      <a:avLst/>
                    </a:prstGeom>
                  </pic:spPr>
                </pic:pic>
              </a:graphicData>
            </a:graphic>
          </wp:inline>
        </w:drawing>
      </w:r>
    </w:p>
    <w:p w14:paraId="0A786FB5" w14:textId="0A947F14" w:rsidR="009D7398" w:rsidRPr="00187B71" w:rsidRDefault="009D7398"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20</w:t>
      </w:r>
      <w:r w:rsidRPr="00187B71">
        <w:rPr>
          <w:sz w:val="24"/>
          <w:szCs w:val="24"/>
        </w:rPr>
        <w:fldChar w:fldCharType="end"/>
      </w:r>
      <w:r w:rsidRPr="00187B71">
        <w:rPr>
          <w:sz w:val="24"/>
          <w:szCs w:val="24"/>
        </w:rPr>
        <w:t>. Homepage Screenshot of Web application</w:t>
      </w:r>
    </w:p>
    <w:p w14:paraId="0452F228" w14:textId="77777777" w:rsidR="009D7398" w:rsidRPr="00187B71" w:rsidRDefault="009D7398" w:rsidP="007E797D"/>
    <w:p w14:paraId="5785BD95" w14:textId="0C05DCE9" w:rsidR="00D45886" w:rsidRPr="00187B71" w:rsidRDefault="00702BFF" w:rsidP="007E797D">
      <w:r w:rsidRPr="00187B71">
        <w:rPr>
          <w:noProof/>
        </w:rPr>
        <w:lastRenderedPageBreak/>
        <w:drawing>
          <wp:anchor distT="0" distB="0" distL="114300" distR="114300" simplePos="0" relativeHeight="251665408" behindDoc="0" locked="0" layoutInCell="1" allowOverlap="1" wp14:anchorId="59291879" wp14:editId="7694F7EC">
            <wp:simplePos x="0" y="0"/>
            <wp:positionH relativeFrom="column">
              <wp:posOffset>2683510</wp:posOffset>
            </wp:positionH>
            <wp:positionV relativeFrom="paragraph">
              <wp:posOffset>3759200</wp:posOffset>
            </wp:positionV>
            <wp:extent cx="3959860" cy="2529840"/>
            <wp:effectExtent l="0" t="0" r="2540" b="0"/>
            <wp:wrapTopAndBottom/>
            <wp:docPr id="1598954572"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954572" name="Picture 30" descr="A screenshot of a compute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959860" cy="2529840"/>
                    </a:xfrm>
                    <a:prstGeom prst="rect">
                      <a:avLst/>
                    </a:prstGeom>
                  </pic:spPr>
                </pic:pic>
              </a:graphicData>
            </a:graphic>
            <wp14:sizeRelH relativeFrom="page">
              <wp14:pctWidth>0</wp14:pctWidth>
            </wp14:sizeRelH>
            <wp14:sizeRelV relativeFrom="page">
              <wp14:pctHeight>0</wp14:pctHeight>
            </wp14:sizeRelV>
          </wp:anchor>
        </w:drawing>
      </w:r>
      <w:r w:rsidRPr="00187B71">
        <w:rPr>
          <w:noProof/>
        </w:rPr>
        <w:drawing>
          <wp:anchor distT="0" distB="0" distL="114300" distR="114300" simplePos="0" relativeHeight="251664384" behindDoc="0" locked="0" layoutInCell="1" allowOverlap="1" wp14:anchorId="5DDD1A1C" wp14:editId="72F1CEC9">
            <wp:simplePos x="0" y="0"/>
            <wp:positionH relativeFrom="column">
              <wp:posOffset>-843280</wp:posOffset>
            </wp:positionH>
            <wp:positionV relativeFrom="paragraph">
              <wp:posOffset>3759200</wp:posOffset>
            </wp:positionV>
            <wp:extent cx="3388360" cy="2580640"/>
            <wp:effectExtent l="0" t="0" r="2540" b="0"/>
            <wp:wrapTopAndBottom/>
            <wp:docPr id="456752789" name="Picture 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752789" name="Picture 29" descr="A screen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88360" cy="2580640"/>
                    </a:xfrm>
                    <a:prstGeom prst="rect">
                      <a:avLst/>
                    </a:prstGeom>
                  </pic:spPr>
                </pic:pic>
              </a:graphicData>
            </a:graphic>
            <wp14:sizeRelH relativeFrom="page">
              <wp14:pctWidth>0</wp14:pctWidth>
            </wp14:sizeRelH>
            <wp14:sizeRelV relativeFrom="page">
              <wp14:pctHeight>0</wp14:pctHeight>
            </wp14:sizeRelV>
          </wp:anchor>
        </w:drawing>
      </w:r>
      <w:r w:rsidRPr="00187B71">
        <w:rPr>
          <w:noProof/>
        </w:rPr>
        <mc:AlternateContent>
          <mc:Choice Requires="wps">
            <w:drawing>
              <wp:anchor distT="0" distB="0" distL="114300" distR="114300" simplePos="0" relativeHeight="251667456" behindDoc="0" locked="0" layoutInCell="1" allowOverlap="1" wp14:anchorId="3E91AC82" wp14:editId="1444E779">
                <wp:simplePos x="0" y="0"/>
                <wp:positionH relativeFrom="column">
                  <wp:posOffset>-843280</wp:posOffset>
                </wp:positionH>
                <wp:positionV relativeFrom="paragraph">
                  <wp:posOffset>6449060</wp:posOffset>
                </wp:positionV>
                <wp:extent cx="3444240" cy="635"/>
                <wp:effectExtent l="0" t="0" r="10160" b="2540"/>
                <wp:wrapTopAndBottom/>
                <wp:docPr id="763027982" name="Text Box 1"/>
                <wp:cNvGraphicFramePr/>
                <a:graphic xmlns:a="http://schemas.openxmlformats.org/drawingml/2006/main">
                  <a:graphicData uri="http://schemas.microsoft.com/office/word/2010/wordprocessingShape">
                    <wps:wsp>
                      <wps:cNvSpPr txBox="1"/>
                      <wps:spPr>
                        <a:xfrm>
                          <a:off x="0" y="0"/>
                          <a:ext cx="3444240" cy="635"/>
                        </a:xfrm>
                        <a:prstGeom prst="rect">
                          <a:avLst/>
                        </a:prstGeom>
                        <a:noFill/>
                        <a:ln>
                          <a:noFill/>
                        </a:ln>
                      </wps:spPr>
                      <wps:txbx>
                        <w:txbxContent>
                          <w:p w14:paraId="311B98FA" w14:textId="1E0ED863" w:rsidR="00702BFF" w:rsidRPr="00702BFF" w:rsidRDefault="00702BFF" w:rsidP="00702BFF">
                            <w:pPr>
                              <w:pStyle w:val="Caption"/>
                              <w:rPr>
                                <w:noProof/>
                                <w:sz w:val="24"/>
                                <w:szCs w:val="24"/>
                              </w:rPr>
                            </w:pPr>
                            <w:r w:rsidRPr="00702BFF">
                              <w:rPr>
                                <w:sz w:val="24"/>
                                <w:szCs w:val="24"/>
                              </w:rPr>
                              <w:t xml:space="preserve">Figure </w:t>
                            </w:r>
                            <w:r w:rsidRPr="00702BFF">
                              <w:rPr>
                                <w:sz w:val="24"/>
                                <w:szCs w:val="24"/>
                              </w:rPr>
                              <w:fldChar w:fldCharType="begin"/>
                            </w:r>
                            <w:r w:rsidRPr="00702BFF">
                              <w:rPr>
                                <w:sz w:val="24"/>
                                <w:szCs w:val="24"/>
                              </w:rPr>
                              <w:instrText xml:space="preserve"> SEQ Figure \* ARABIC </w:instrText>
                            </w:r>
                            <w:r w:rsidRPr="00702BFF">
                              <w:rPr>
                                <w:sz w:val="24"/>
                                <w:szCs w:val="24"/>
                              </w:rPr>
                              <w:fldChar w:fldCharType="separate"/>
                            </w:r>
                            <w:r w:rsidR="006C07BB">
                              <w:rPr>
                                <w:noProof/>
                                <w:sz w:val="24"/>
                                <w:szCs w:val="24"/>
                              </w:rPr>
                              <w:t>21</w:t>
                            </w:r>
                            <w:r w:rsidRPr="00702BFF">
                              <w:rPr>
                                <w:sz w:val="24"/>
                                <w:szCs w:val="24"/>
                              </w:rPr>
                              <w:fldChar w:fldCharType="end"/>
                            </w:r>
                            <w:r w:rsidRPr="00702BFF">
                              <w:rPr>
                                <w:sz w:val="24"/>
                                <w:szCs w:val="24"/>
                              </w:rPr>
                              <w:t>. Explore Users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E91AC82" id="_x0000_t202" coordsize="21600,21600" o:spt="202" path="m,l,21600r21600,l21600,xe">
                <v:stroke joinstyle="miter"/>
                <v:path gradientshapeok="t" o:connecttype="rect"/>
              </v:shapetype>
              <v:shape id="Text Box 1" o:spid="_x0000_s1026" type="#_x0000_t202" style="position:absolute;margin-left:-66.4pt;margin-top:507.8pt;width:271.2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" filled="f" stroked="f">
                <v:textbox style="mso-fit-shape-to-text:t" inset="0,0,0,0">
                  <w:txbxContent>
                    <w:p w14:paraId="311B98FA" w14:textId="1E0ED863" w:rsidR="00702BFF" w:rsidRPr="00702BFF" w:rsidRDefault="00702BFF" w:rsidP="00702BFF">
                      <w:pPr>
                        <w:pStyle w:val="Caption"/>
                        <w:rPr>
                          <w:noProof/>
                          <w:sz w:val="24"/>
                          <w:szCs w:val="24"/>
                        </w:rPr>
                      </w:pPr>
                      <w:r w:rsidRPr="00702BFF">
                        <w:rPr>
                          <w:sz w:val="24"/>
                          <w:szCs w:val="24"/>
                        </w:rPr>
                        <w:t xml:space="preserve">Figure </w:t>
                      </w:r>
                      <w:r w:rsidRPr="00702BFF">
                        <w:rPr>
                          <w:sz w:val="24"/>
                          <w:szCs w:val="24"/>
                        </w:rPr>
                        <w:fldChar w:fldCharType="begin"/>
                      </w:r>
                      <w:r w:rsidRPr="00702BFF">
                        <w:rPr>
                          <w:sz w:val="24"/>
                          <w:szCs w:val="24"/>
                        </w:rPr>
                        <w:instrText xml:space="preserve"> SEQ Figure \* ARABIC </w:instrText>
                      </w:r>
                      <w:r w:rsidRPr="00702BFF">
                        <w:rPr>
                          <w:sz w:val="24"/>
                          <w:szCs w:val="24"/>
                        </w:rPr>
                        <w:fldChar w:fldCharType="separate"/>
                      </w:r>
                      <w:r w:rsidR="006C07BB">
                        <w:rPr>
                          <w:noProof/>
                          <w:sz w:val="24"/>
                          <w:szCs w:val="24"/>
                        </w:rPr>
                        <w:t>21</w:t>
                      </w:r>
                      <w:r w:rsidRPr="00702BFF">
                        <w:rPr>
                          <w:sz w:val="24"/>
                          <w:szCs w:val="24"/>
                        </w:rPr>
                        <w:fldChar w:fldCharType="end"/>
                      </w:r>
                      <w:r w:rsidRPr="00702BFF">
                        <w:rPr>
                          <w:sz w:val="24"/>
                          <w:szCs w:val="24"/>
                        </w:rPr>
                        <w:t>. Explore Users Page.</w:t>
                      </w:r>
                    </w:p>
                  </w:txbxContent>
                </v:textbox>
                <w10:wrap type="topAndBottom"/>
              </v:shape>
            </w:pict>
          </mc:Fallback>
        </mc:AlternateContent>
      </w:r>
      <w:r w:rsidRPr="00187B71">
        <w:rPr>
          <w:noProof/>
        </w:rPr>
        <mc:AlternateContent>
          <mc:Choice Requires="wps">
            <w:drawing>
              <wp:anchor distT="0" distB="0" distL="114300" distR="114300" simplePos="0" relativeHeight="251669504" behindDoc="0" locked="0" layoutInCell="1" allowOverlap="1" wp14:anchorId="077D5260" wp14:editId="50CFE441">
                <wp:simplePos x="0" y="0"/>
                <wp:positionH relativeFrom="column">
                  <wp:posOffset>2683510</wp:posOffset>
                </wp:positionH>
                <wp:positionV relativeFrom="paragraph">
                  <wp:posOffset>6447790</wp:posOffset>
                </wp:positionV>
                <wp:extent cx="3959860" cy="635"/>
                <wp:effectExtent l="0" t="0" r="2540" b="2540"/>
                <wp:wrapTopAndBottom/>
                <wp:docPr id="247494520" name="Text Box 1"/>
                <wp:cNvGraphicFramePr/>
                <a:graphic xmlns:a="http://schemas.openxmlformats.org/drawingml/2006/main">
                  <a:graphicData uri="http://schemas.microsoft.com/office/word/2010/wordprocessingShape">
                    <wps:wsp>
                      <wps:cNvSpPr txBox="1"/>
                      <wps:spPr>
                        <a:xfrm>
                          <a:off x="0" y="0"/>
                          <a:ext cx="3959860" cy="635"/>
                        </a:xfrm>
                        <a:prstGeom prst="rect">
                          <a:avLst/>
                        </a:prstGeom>
                        <a:noFill/>
                        <a:ln>
                          <a:noFill/>
                        </a:ln>
                      </wps:spPr>
                      <wps:txbx>
                        <w:txbxContent>
                          <w:p w14:paraId="2AB387A2" w14:textId="578F2F5C" w:rsidR="00702BFF" w:rsidRPr="00702BFF" w:rsidRDefault="00702BFF" w:rsidP="00702BFF">
                            <w:pPr>
                              <w:pStyle w:val="Caption"/>
                              <w:rPr>
                                <w:noProof/>
                                <w:sz w:val="24"/>
                                <w:szCs w:val="24"/>
                              </w:rPr>
                            </w:pPr>
                            <w:r w:rsidRPr="00702BFF">
                              <w:rPr>
                                <w:sz w:val="24"/>
                                <w:szCs w:val="24"/>
                              </w:rPr>
                              <w:t xml:space="preserve">Figure </w:t>
                            </w:r>
                            <w:r w:rsidRPr="00702BFF">
                              <w:rPr>
                                <w:sz w:val="24"/>
                                <w:szCs w:val="24"/>
                              </w:rPr>
                              <w:fldChar w:fldCharType="begin"/>
                            </w:r>
                            <w:r w:rsidRPr="00702BFF">
                              <w:rPr>
                                <w:sz w:val="24"/>
                                <w:szCs w:val="24"/>
                              </w:rPr>
                              <w:instrText xml:space="preserve"> SEQ Figure \* ARABIC </w:instrText>
                            </w:r>
                            <w:r w:rsidRPr="00702BFF">
                              <w:rPr>
                                <w:sz w:val="24"/>
                                <w:szCs w:val="24"/>
                              </w:rPr>
                              <w:fldChar w:fldCharType="separate"/>
                            </w:r>
                            <w:r w:rsidR="006C07BB">
                              <w:rPr>
                                <w:noProof/>
                                <w:sz w:val="24"/>
                                <w:szCs w:val="24"/>
                              </w:rPr>
                              <w:t>22</w:t>
                            </w:r>
                            <w:r w:rsidRPr="00702BFF">
                              <w:rPr>
                                <w:sz w:val="24"/>
                                <w:szCs w:val="24"/>
                              </w:rPr>
                              <w:fldChar w:fldCharType="end"/>
                            </w:r>
                            <w:r w:rsidRPr="00702BFF">
                              <w:rPr>
                                <w:sz w:val="24"/>
                                <w:szCs w:val="24"/>
                              </w:rPr>
                              <w:t>. User profile Page</w:t>
                            </w:r>
                            <w:r w:rsidR="00404914">
                              <w:rPr>
                                <w:sz w:val="24"/>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7D5260" id="_x0000_s1027" type="#_x0000_t202" style="position:absolute;margin-left:211.3pt;margin-top:507.7pt;width:311.8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" filled="f" stroked="f">
                <v:textbox style="mso-fit-shape-to-text:t" inset="0,0,0,0">
                  <w:txbxContent>
                    <w:p w14:paraId="2AB387A2" w14:textId="578F2F5C" w:rsidR="00702BFF" w:rsidRPr="00702BFF" w:rsidRDefault="00702BFF" w:rsidP="00702BFF">
                      <w:pPr>
                        <w:pStyle w:val="Caption"/>
                        <w:rPr>
                          <w:noProof/>
                          <w:sz w:val="24"/>
                          <w:szCs w:val="24"/>
                        </w:rPr>
                      </w:pPr>
                      <w:r w:rsidRPr="00702BFF">
                        <w:rPr>
                          <w:sz w:val="24"/>
                          <w:szCs w:val="24"/>
                        </w:rPr>
                        <w:t xml:space="preserve">Figure </w:t>
                      </w:r>
                      <w:r w:rsidRPr="00702BFF">
                        <w:rPr>
                          <w:sz w:val="24"/>
                          <w:szCs w:val="24"/>
                        </w:rPr>
                        <w:fldChar w:fldCharType="begin"/>
                      </w:r>
                      <w:r w:rsidRPr="00702BFF">
                        <w:rPr>
                          <w:sz w:val="24"/>
                          <w:szCs w:val="24"/>
                        </w:rPr>
                        <w:instrText xml:space="preserve"> SEQ Figure \* ARABIC </w:instrText>
                      </w:r>
                      <w:r w:rsidRPr="00702BFF">
                        <w:rPr>
                          <w:sz w:val="24"/>
                          <w:szCs w:val="24"/>
                        </w:rPr>
                        <w:fldChar w:fldCharType="separate"/>
                      </w:r>
                      <w:r w:rsidR="006C07BB">
                        <w:rPr>
                          <w:noProof/>
                          <w:sz w:val="24"/>
                          <w:szCs w:val="24"/>
                        </w:rPr>
                        <w:t>22</w:t>
                      </w:r>
                      <w:r w:rsidRPr="00702BFF">
                        <w:rPr>
                          <w:sz w:val="24"/>
                          <w:szCs w:val="24"/>
                        </w:rPr>
                        <w:fldChar w:fldCharType="end"/>
                      </w:r>
                      <w:r w:rsidRPr="00702BFF">
                        <w:rPr>
                          <w:sz w:val="24"/>
                          <w:szCs w:val="24"/>
                        </w:rPr>
                        <w:t>. User profile Page</w:t>
                      </w:r>
                      <w:r w:rsidR="00404914">
                        <w:rPr>
                          <w:sz w:val="24"/>
                          <w:szCs w:val="24"/>
                        </w:rPr>
                        <w:t>.</w:t>
                      </w:r>
                    </w:p>
                  </w:txbxContent>
                </v:textbox>
                <w10:wrap type="topAndBottom"/>
              </v:shape>
            </w:pict>
          </mc:Fallback>
        </mc:AlternateContent>
      </w:r>
      <w:r w:rsidR="00796D19" w:rsidRPr="00187B71">
        <w:rPr>
          <w:noProof/>
        </w:rPr>
        <mc:AlternateContent>
          <mc:Choice Requires="wps">
            <w:drawing>
              <wp:anchor distT="0" distB="0" distL="114300" distR="114300" simplePos="0" relativeHeight="251661312" behindDoc="0" locked="0" layoutInCell="1" allowOverlap="1" wp14:anchorId="5FA0DDF3" wp14:editId="6F62A4D3">
                <wp:simplePos x="0" y="0"/>
                <wp:positionH relativeFrom="column">
                  <wp:posOffset>-579120</wp:posOffset>
                </wp:positionH>
                <wp:positionV relativeFrom="paragraph">
                  <wp:posOffset>3280410</wp:posOffset>
                </wp:positionV>
                <wp:extent cx="3557270" cy="635"/>
                <wp:effectExtent l="0" t="0" r="11430" b="10160"/>
                <wp:wrapTopAndBottom/>
                <wp:docPr id="1976008861" name="Text Box 1"/>
                <wp:cNvGraphicFramePr/>
                <a:graphic xmlns:a="http://schemas.openxmlformats.org/drawingml/2006/main">
                  <a:graphicData uri="http://schemas.microsoft.com/office/word/2010/wordprocessingShape">
                    <wps:wsp>
                      <wps:cNvSpPr txBox="1"/>
                      <wps:spPr>
                        <a:xfrm>
                          <a:off x="0" y="0"/>
                          <a:ext cx="3557270" cy="635"/>
                        </a:xfrm>
                        <a:prstGeom prst="rect">
                          <a:avLst/>
                        </a:prstGeom>
                        <a:noFill/>
                        <a:ln>
                          <a:noFill/>
                        </a:ln>
                      </wps:spPr>
                      <wps:txbx>
                        <w:txbxContent>
                          <w:p w14:paraId="7C2EFA93" w14:textId="2E3AD79C" w:rsidR="00B1379A" w:rsidRPr="00D27B31" w:rsidRDefault="00B1379A" w:rsidP="00B1379A">
                            <w:pPr>
                              <w:pStyle w:val="Caption"/>
                              <w:rPr>
                                <w:noProof/>
                                <w:sz w:val="24"/>
                                <w:szCs w:val="24"/>
                              </w:rPr>
                            </w:pPr>
                            <w:r w:rsidRPr="00D27B31">
                              <w:rPr>
                                <w:sz w:val="24"/>
                                <w:szCs w:val="24"/>
                              </w:rPr>
                              <w:t xml:space="preserve">Figure </w:t>
                            </w:r>
                            <w:r w:rsidRPr="00D27B31">
                              <w:rPr>
                                <w:sz w:val="24"/>
                                <w:szCs w:val="24"/>
                              </w:rPr>
                              <w:fldChar w:fldCharType="begin"/>
                            </w:r>
                            <w:r w:rsidRPr="00D27B31">
                              <w:rPr>
                                <w:sz w:val="24"/>
                                <w:szCs w:val="24"/>
                              </w:rPr>
                              <w:instrText xml:space="preserve"> SEQ Figure \* ARABIC </w:instrText>
                            </w:r>
                            <w:r w:rsidRPr="00D27B31">
                              <w:rPr>
                                <w:sz w:val="24"/>
                                <w:szCs w:val="24"/>
                              </w:rPr>
                              <w:fldChar w:fldCharType="separate"/>
                            </w:r>
                            <w:r w:rsidR="006C07BB">
                              <w:rPr>
                                <w:noProof/>
                                <w:sz w:val="24"/>
                                <w:szCs w:val="24"/>
                              </w:rPr>
                              <w:t>23</w:t>
                            </w:r>
                            <w:r w:rsidRPr="00D27B31">
                              <w:rPr>
                                <w:sz w:val="24"/>
                                <w:szCs w:val="24"/>
                              </w:rPr>
                              <w:fldChar w:fldCharType="end"/>
                            </w:r>
                            <w:r w:rsidRPr="00D27B31">
                              <w:rPr>
                                <w:sz w:val="24"/>
                                <w:szCs w:val="24"/>
                              </w:rPr>
                              <w:t>. Shows the Sign in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A0DDF3" id="_x0000_s1028" type="#_x0000_t202" style="position:absolute;margin-left:-45.6pt;margin-top:258.3pt;width:280.1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" filled="f" stroked="f">
                <v:textbox style="mso-fit-shape-to-text:t" inset="0,0,0,0">
                  <w:txbxContent>
                    <w:p w14:paraId="7C2EFA93" w14:textId="2E3AD79C" w:rsidR="00B1379A" w:rsidRPr="00D27B31" w:rsidRDefault="00B1379A" w:rsidP="00B1379A">
                      <w:pPr>
                        <w:pStyle w:val="Caption"/>
                        <w:rPr>
                          <w:noProof/>
                          <w:sz w:val="24"/>
                          <w:szCs w:val="24"/>
                        </w:rPr>
                      </w:pPr>
                      <w:r w:rsidRPr="00D27B31">
                        <w:rPr>
                          <w:sz w:val="24"/>
                          <w:szCs w:val="24"/>
                        </w:rPr>
                        <w:t xml:space="preserve">Figure </w:t>
                      </w:r>
                      <w:r w:rsidRPr="00D27B31">
                        <w:rPr>
                          <w:sz w:val="24"/>
                          <w:szCs w:val="24"/>
                        </w:rPr>
                        <w:fldChar w:fldCharType="begin"/>
                      </w:r>
                      <w:r w:rsidRPr="00D27B31">
                        <w:rPr>
                          <w:sz w:val="24"/>
                          <w:szCs w:val="24"/>
                        </w:rPr>
                        <w:instrText xml:space="preserve"> SEQ Figure \* ARABIC </w:instrText>
                      </w:r>
                      <w:r w:rsidRPr="00D27B31">
                        <w:rPr>
                          <w:sz w:val="24"/>
                          <w:szCs w:val="24"/>
                        </w:rPr>
                        <w:fldChar w:fldCharType="separate"/>
                      </w:r>
                      <w:r w:rsidR="006C07BB">
                        <w:rPr>
                          <w:noProof/>
                          <w:sz w:val="24"/>
                          <w:szCs w:val="24"/>
                        </w:rPr>
                        <w:t>23</w:t>
                      </w:r>
                      <w:r w:rsidRPr="00D27B31">
                        <w:rPr>
                          <w:sz w:val="24"/>
                          <w:szCs w:val="24"/>
                        </w:rPr>
                        <w:fldChar w:fldCharType="end"/>
                      </w:r>
                      <w:r w:rsidRPr="00D27B31">
                        <w:rPr>
                          <w:sz w:val="24"/>
                          <w:szCs w:val="24"/>
                        </w:rPr>
                        <w:t>. Shows the Sign in page.</w:t>
                      </w:r>
                    </w:p>
                  </w:txbxContent>
                </v:textbox>
                <w10:wrap type="topAndBottom"/>
              </v:shape>
            </w:pict>
          </mc:Fallback>
        </mc:AlternateContent>
      </w:r>
      <w:r w:rsidR="004430FF" w:rsidRPr="00187B71">
        <w:rPr>
          <w:noProof/>
        </w:rPr>
        <mc:AlternateContent>
          <mc:Choice Requires="wps">
            <w:drawing>
              <wp:anchor distT="0" distB="0" distL="114300" distR="114300" simplePos="0" relativeHeight="251663360" behindDoc="0" locked="0" layoutInCell="1" allowOverlap="1" wp14:anchorId="4F72AA68" wp14:editId="7EA4E1AE">
                <wp:simplePos x="0" y="0"/>
                <wp:positionH relativeFrom="column">
                  <wp:posOffset>2881630</wp:posOffset>
                </wp:positionH>
                <wp:positionV relativeFrom="paragraph">
                  <wp:posOffset>3288030</wp:posOffset>
                </wp:positionV>
                <wp:extent cx="3693160" cy="635"/>
                <wp:effectExtent l="0" t="0" r="2540" b="10160"/>
                <wp:wrapTopAndBottom/>
                <wp:docPr id="1530007747" name="Text Box 1"/>
                <wp:cNvGraphicFramePr/>
                <a:graphic xmlns:a="http://schemas.openxmlformats.org/drawingml/2006/main">
                  <a:graphicData uri="http://schemas.microsoft.com/office/word/2010/wordprocessingShape">
                    <wps:wsp>
                      <wps:cNvSpPr txBox="1"/>
                      <wps:spPr>
                        <a:xfrm>
                          <a:off x="0" y="0"/>
                          <a:ext cx="3693160" cy="635"/>
                        </a:xfrm>
                        <a:prstGeom prst="rect">
                          <a:avLst/>
                        </a:prstGeom>
                        <a:noFill/>
                        <a:ln>
                          <a:noFill/>
                        </a:ln>
                      </wps:spPr>
                      <wps:txbx>
                        <w:txbxContent>
                          <w:p w14:paraId="2F590D50" w14:textId="71CB10FB" w:rsidR="004430FF" w:rsidRPr="004430FF" w:rsidRDefault="004430FF" w:rsidP="004430FF">
                            <w:pPr>
                              <w:pStyle w:val="Caption"/>
                              <w:rPr>
                                <w:noProof/>
                                <w:sz w:val="24"/>
                                <w:szCs w:val="24"/>
                              </w:rPr>
                            </w:pPr>
                            <w:r w:rsidRPr="004430FF">
                              <w:rPr>
                                <w:sz w:val="24"/>
                                <w:szCs w:val="24"/>
                              </w:rPr>
                              <w:t xml:space="preserve">Figure </w:t>
                            </w:r>
                            <w:r w:rsidRPr="004430FF">
                              <w:rPr>
                                <w:sz w:val="24"/>
                                <w:szCs w:val="24"/>
                              </w:rPr>
                              <w:fldChar w:fldCharType="begin"/>
                            </w:r>
                            <w:r w:rsidRPr="004430FF">
                              <w:rPr>
                                <w:sz w:val="24"/>
                                <w:szCs w:val="24"/>
                              </w:rPr>
                              <w:instrText xml:space="preserve"> SEQ Figure \* ARABIC </w:instrText>
                            </w:r>
                            <w:r w:rsidRPr="004430FF">
                              <w:rPr>
                                <w:sz w:val="24"/>
                                <w:szCs w:val="24"/>
                              </w:rPr>
                              <w:fldChar w:fldCharType="separate"/>
                            </w:r>
                            <w:r w:rsidR="006C07BB">
                              <w:rPr>
                                <w:noProof/>
                                <w:sz w:val="24"/>
                                <w:szCs w:val="24"/>
                              </w:rPr>
                              <w:t>24</w:t>
                            </w:r>
                            <w:r w:rsidRPr="004430FF">
                              <w:rPr>
                                <w:sz w:val="24"/>
                                <w:szCs w:val="24"/>
                              </w:rPr>
                              <w:fldChar w:fldCharType="end"/>
                            </w:r>
                            <w:r w:rsidRPr="004430FF">
                              <w:rPr>
                                <w:sz w:val="24"/>
                                <w:szCs w:val="24"/>
                              </w:rPr>
                              <w:t>. Shows the Login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72AA68" id="_x0000_s1029" type="#_x0000_t202" style="position:absolute;margin-left:226.9pt;margin-top:258.9pt;width:290.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" filled="f" stroked="f">
                <v:textbox style="mso-fit-shape-to-text:t" inset="0,0,0,0">
                  <w:txbxContent>
                    <w:p w14:paraId="2F590D50" w14:textId="71CB10FB" w:rsidR="004430FF" w:rsidRPr="004430FF" w:rsidRDefault="004430FF" w:rsidP="004430FF">
                      <w:pPr>
                        <w:pStyle w:val="Caption"/>
                        <w:rPr>
                          <w:noProof/>
                          <w:sz w:val="24"/>
                          <w:szCs w:val="24"/>
                        </w:rPr>
                      </w:pPr>
                      <w:r w:rsidRPr="004430FF">
                        <w:rPr>
                          <w:sz w:val="24"/>
                          <w:szCs w:val="24"/>
                        </w:rPr>
                        <w:t xml:space="preserve">Figure </w:t>
                      </w:r>
                      <w:r w:rsidRPr="004430FF">
                        <w:rPr>
                          <w:sz w:val="24"/>
                          <w:szCs w:val="24"/>
                        </w:rPr>
                        <w:fldChar w:fldCharType="begin"/>
                      </w:r>
                      <w:r w:rsidRPr="004430FF">
                        <w:rPr>
                          <w:sz w:val="24"/>
                          <w:szCs w:val="24"/>
                        </w:rPr>
                        <w:instrText xml:space="preserve"> SEQ Figure \* ARABIC </w:instrText>
                      </w:r>
                      <w:r w:rsidRPr="004430FF">
                        <w:rPr>
                          <w:sz w:val="24"/>
                          <w:szCs w:val="24"/>
                        </w:rPr>
                        <w:fldChar w:fldCharType="separate"/>
                      </w:r>
                      <w:r w:rsidR="006C07BB">
                        <w:rPr>
                          <w:noProof/>
                          <w:sz w:val="24"/>
                          <w:szCs w:val="24"/>
                        </w:rPr>
                        <w:t>24</w:t>
                      </w:r>
                      <w:r w:rsidRPr="004430FF">
                        <w:rPr>
                          <w:sz w:val="24"/>
                          <w:szCs w:val="24"/>
                        </w:rPr>
                        <w:fldChar w:fldCharType="end"/>
                      </w:r>
                      <w:r w:rsidRPr="004430FF">
                        <w:rPr>
                          <w:sz w:val="24"/>
                          <w:szCs w:val="24"/>
                        </w:rPr>
                        <w:t>. Shows the Login page.</w:t>
                      </w:r>
                    </w:p>
                  </w:txbxContent>
                </v:textbox>
                <w10:wrap type="topAndBottom"/>
              </v:shape>
            </w:pict>
          </mc:Fallback>
        </mc:AlternateContent>
      </w:r>
      <w:r w:rsidR="00B67947" w:rsidRPr="00187B71">
        <w:rPr>
          <w:noProof/>
        </w:rPr>
        <w:drawing>
          <wp:anchor distT="0" distB="0" distL="114300" distR="114300" simplePos="0" relativeHeight="251659264" behindDoc="0" locked="0" layoutInCell="1" allowOverlap="1" wp14:anchorId="6F0E5F20" wp14:editId="54D3435C">
            <wp:simplePos x="0" y="0"/>
            <wp:positionH relativeFrom="column">
              <wp:posOffset>2861310</wp:posOffset>
            </wp:positionH>
            <wp:positionV relativeFrom="paragraph">
              <wp:posOffset>142240</wp:posOffset>
            </wp:positionV>
            <wp:extent cx="3693160" cy="3048000"/>
            <wp:effectExtent l="0" t="0" r="2540" b="0"/>
            <wp:wrapTopAndBottom/>
            <wp:docPr id="118162631" name="Picture 2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62631" name="Picture 27" descr="A screenshot of a login screen&#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93160" cy="3048000"/>
                    </a:xfrm>
                    <a:prstGeom prst="rect">
                      <a:avLst/>
                    </a:prstGeom>
                  </pic:spPr>
                </pic:pic>
              </a:graphicData>
            </a:graphic>
            <wp14:sizeRelH relativeFrom="page">
              <wp14:pctWidth>0</wp14:pctWidth>
            </wp14:sizeRelH>
            <wp14:sizeRelV relativeFrom="page">
              <wp14:pctHeight>0</wp14:pctHeight>
            </wp14:sizeRelV>
          </wp:anchor>
        </w:drawing>
      </w:r>
      <w:r w:rsidR="00984919" w:rsidRPr="00187B71">
        <w:rPr>
          <w:noProof/>
        </w:rPr>
        <w:drawing>
          <wp:anchor distT="0" distB="0" distL="114300" distR="114300" simplePos="0" relativeHeight="251658240" behindDoc="0" locked="0" layoutInCell="1" allowOverlap="1" wp14:anchorId="23B3DC7E" wp14:editId="57AE22E7">
            <wp:simplePos x="0" y="0"/>
            <wp:positionH relativeFrom="column">
              <wp:posOffset>-751840</wp:posOffset>
            </wp:positionH>
            <wp:positionV relativeFrom="paragraph">
              <wp:posOffset>71120</wp:posOffset>
            </wp:positionV>
            <wp:extent cx="3557340" cy="3169920"/>
            <wp:effectExtent l="0" t="0" r="0" b="5080"/>
            <wp:wrapTopAndBottom/>
            <wp:docPr id="2025344741" name="Picture 26"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344741" name="Picture 26" descr="A screenshot of a login for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557340" cy="3169920"/>
                    </a:xfrm>
                    <a:prstGeom prst="rect">
                      <a:avLst/>
                    </a:prstGeom>
                  </pic:spPr>
                </pic:pic>
              </a:graphicData>
            </a:graphic>
            <wp14:sizeRelH relativeFrom="page">
              <wp14:pctWidth>0</wp14:pctWidth>
            </wp14:sizeRelH>
            <wp14:sizeRelV relativeFrom="page">
              <wp14:pctHeight>0</wp14:pctHeight>
            </wp14:sizeRelV>
          </wp:anchor>
        </w:drawing>
      </w:r>
    </w:p>
    <w:p w14:paraId="7E7FB20B" w14:textId="502E8EBA" w:rsidR="00796D19" w:rsidRPr="00187B71" w:rsidRDefault="00796D19" w:rsidP="007E797D"/>
    <w:p w14:paraId="00A69E13" w14:textId="71C3D356" w:rsidR="00796D19" w:rsidRPr="00187B71" w:rsidRDefault="00796D19" w:rsidP="007E797D"/>
    <w:p w14:paraId="79631094" w14:textId="77777777" w:rsidR="00404914" w:rsidRPr="00187B71" w:rsidRDefault="00404914" w:rsidP="007E797D">
      <w:pPr>
        <w:keepNext/>
      </w:pPr>
      <w:r w:rsidRPr="00187B71">
        <w:rPr>
          <w:noProof/>
        </w:rPr>
        <w:lastRenderedPageBreak/>
        <w:drawing>
          <wp:inline distT="0" distB="0" distL="0" distR="0" wp14:anchorId="526CA314" wp14:editId="5EB21D74">
            <wp:extent cx="5731510" cy="2828925"/>
            <wp:effectExtent l="0" t="0" r="0" b="3175"/>
            <wp:docPr id="1663754373" name="Picture 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754373" name="Picture 31" descr="A screenshot of a computer&#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1510" cy="2828925"/>
                    </a:xfrm>
                    <a:prstGeom prst="rect">
                      <a:avLst/>
                    </a:prstGeom>
                  </pic:spPr>
                </pic:pic>
              </a:graphicData>
            </a:graphic>
          </wp:inline>
        </w:drawing>
      </w:r>
    </w:p>
    <w:p w14:paraId="10AA2E79" w14:textId="196DB276" w:rsidR="00796D19" w:rsidRPr="00187B71" w:rsidRDefault="00404914"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25</w:t>
      </w:r>
      <w:r w:rsidRPr="00187B71">
        <w:rPr>
          <w:sz w:val="24"/>
          <w:szCs w:val="24"/>
        </w:rPr>
        <w:fldChar w:fldCharType="end"/>
      </w:r>
      <w:r w:rsidRPr="00187B71">
        <w:rPr>
          <w:sz w:val="24"/>
          <w:szCs w:val="24"/>
        </w:rPr>
        <w:t>. Showcases user rating system.</w:t>
      </w:r>
    </w:p>
    <w:p w14:paraId="3EFC6457" w14:textId="77777777" w:rsidR="004E3D00" w:rsidRPr="00187B71" w:rsidRDefault="004E3D00" w:rsidP="007E797D"/>
    <w:p w14:paraId="058E0F32" w14:textId="77777777" w:rsidR="004E3D00" w:rsidRPr="00187B71" w:rsidRDefault="004E3D00" w:rsidP="007E797D">
      <w:pPr>
        <w:keepNext/>
      </w:pPr>
      <w:r w:rsidRPr="00187B71">
        <w:rPr>
          <w:noProof/>
        </w:rPr>
        <w:drawing>
          <wp:inline distT="0" distB="0" distL="0" distR="0" wp14:anchorId="3A2691AB" wp14:editId="49E99400">
            <wp:extent cx="5731510" cy="2863850"/>
            <wp:effectExtent l="0" t="0" r="0" b="6350"/>
            <wp:docPr id="883301932" name="Picture 32" descr="A screenshot of a contact u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301932" name="Picture 32" descr="A screenshot of a contact us&#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2863850"/>
                    </a:xfrm>
                    <a:prstGeom prst="rect">
                      <a:avLst/>
                    </a:prstGeom>
                  </pic:spPr>
                </pic:pic>
              </a:graphicData>
            </a:graphic>
          </wp:inline>
        </w:drawing>
      </w:r>
    </w:p>
    <w:p w14:paraId="32555528" w14:textId="2F4DD424" w:rsidR="004E3D00" w:rsidRPr="00187B71" w:rsidRDefault="004E3D00" w:rsidP="007E797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26</w:t>
      </w:r>
      <w:r w:rsidRPr="00187B71">
        <w:rPr>
          <w:sz w:val="24"/>
          <w:szCs w:val="24"/>
        </w:rPr>
        <w:fldChar w:fldCharType="end"/>
      </w:r>
      <w:r w:rsidRPr="00187B71">
        <w:rPr>
          <w:sz w:val="24"/>
          <w:szCs w:val="24"/>
        </w:rPr>
        <w:t>. Showcases the contact page.</w:t>
      </w:r>
    </w:p>
    <w:p w14:paraId="5C7BDD49" w14:textId="77777777" w:rsidR="00B521B4" w:rsidRPr="00187B71" w:rsidRDefault="00B521B4" w:rsidP="007E797D"/>
    <w:p w14:paraId="5AAD93F2" w14:textId="10412DE9" w:rsidR="00E27A5A" w:rsidRPr="00187B71" w:rsidRDefault="00F40E74" w:rsidP="007E797D">
      <w:pPr>
        <w:pStyle w:val="Heading2"/>
        <w:rPr>
          <w:b/>
          <w:bCs/>
          <w:sz w:val="24"/>
          <w:szCs w:val="24"/>
        </w:rPr>
      </w:pPr>
      <w:bookmarkStart w:id="15" w:name="_Toc165272779"/>
      <w:r w:rsidRPr="00187B71">
        <w:rPr>
          <w:b/>
          <w:bCs/>
          <w:sz w:val="24"/>
          <w:szCs w:val="24"/>
        </w:rPr>
        <w:t>6.</w:t>
      </w:r>
      <w:r w:rsidR="00293AE1" w:rsidRPr="00187B71">
        <w:rPr>
          <w:b/>
          <w:bCs/>
          <w:sz w:val="24"/>
          <w:szCs w:val="24"/>
        </w:rPr>
        <w:t>8</w:t>
      </w:r>
      <w:r w:rsidRPr="00187B71">
        <w:rPr>
          <w:b/>
          <w:bCs/>
          <w:sz w:val="24"/>
          <w:szCs w:val="24"/>
        </w:rPr>
        <w:t xml:space="preserve"> </w:t>
      </w:r>
      <w:r w:rsidR="00E27A5A" w:rsidRPr="00187B71">
        <w:rPr>
          <w:b/>
          <w:bCs/>
          <w:sz w:val="24"/>
          <w:szCs w:val="24"/>
        </w:rPr>
        <w:t>Testing</w:t>
      </w:r>
      <w:bookmarkEnd w:id="15"/>
    </w:p>
    <w:p w14:paraId="0B95CE55" w14:textId="77777777" w:rsidR="0010143D" w:rsidRPr="00187B71" w:rsidRDefault="0010143D" w:rsidP="007E797D"/>
    <w:p w14:paraId="76B3D3D5" w14:textId="39799BEA" w:rsidR="00D40F13" w:rsidRPr="00187B71" w:rsidRDefault="00D40F13" w:rsidP="007E797D">
      <w:r w:rsidRPr="00187B71">
        <w:t xml:space="preserve">Three tests will be completed to test the functionalities of </w:t>
      </w:r>
      <w:r w:rsidR="00DD0132" w:rsidRPr="00187B71">
        <w:t>Nosedive</w:t>
      </w:r>
      <w:r w:rsidRPr="00187B71">
        <w:t xml:space="preserve"> thoroughly: White Box testing, Black Box testing, and User testing. It is worth noting that this project was completed using an Agile methodology, Test-Driven Development (TDD)</w:t>
      </w:r>
      <w:r w:rsidR="00B45BCD" w:rsidRPr="00187B71">
        <w:t xml:space="preserve"> </w:t>
      </w:r>
      <w:r w:rsidR="00B45BCD" w:rsidRPr="00187B71">
        <w:fldChar w:fldCharType="begin"/>
      </w:r>
      <w:r w:rsidR="001E396E" w:rsidRPr="00187B71">
        <w:instrText xml:space="preserve"> ADDIN ZOTERO_ITEM CSL_CITATION {"citationID":"n7tQ25sb","properties":{"formattedCitation":"[5]","plainCitation":"[5]","noteIndex":0},"citationItems":[{"id":15,"uris":["http://zotero.org/users/local/PBBTLnJW/items/G9K87UJ7"],"itemData":{"id":15,"type":"webpage","abstract":"Agile methodology is a framework that breaks projects down into several dynamic phases, commonly known as sprints. Learn more.","container-title":"Asana","language":"en","title":"What Is Agile Methodology? (A Beginner’s Guide) [2024] • Asana","title-short":"What Is Agile Methodology?","URL":"https://asana.com/resources/agile-methodology","author":[{"family":"Asana","given":""}],"accessed":{"date-parts":[["2024",4,29]]}}}],"schema":"https://github.com/citation-style-language/schema/raw/master/csl-citation.json"} </w:instrText>
      </w:r>
      <w:r w:rsidR="00B45BCD" w:rsidRPr="00187B71">
        <w:fldChar w:fldCharType="separate"/>
      </w:r>
      <w:r w:rsidR="001E396E" w:rsidRPr="00187B71">
        <w:rPr>
          <w:noProof/>
        </w:rPr>
        <w:t>[5]</w:t>
      </w:r>
      <w:r w:rsidR="00B45BCD" w:rsidRPr="00187B71">
        <w:fldChar w:fldCharType="end"/>
      </w:r>
      <w:r w:rsidRPr="00187B71">
        <w:t>. This involved testing every function as it was created and remediating any issues identified.</w:t>
      </w:r>
    </w:p>
    <w:p w14:paraId="7BDC1DBA" w14:textId="1B3EFFEB" w:rsidR="00E27A5A" w:rsidRPr="00187B71" w:rsidRDefault="00F40E74" w:rsidP="007E797D">
      <w:pPr>
        <w:pStyle w:val="Heading3"/>
        <w:pBdr>
          <w:top w:val="single" w:sz="6" w:space="0" w:color="F0A22E" w:themeColor="accent1"/>
        </w:pBdr>
        <w:rPr>
          <w:sz w:val="24"/>
          <w:szCs w:val="24"/>
        </w:rPr>
      </w:pPr>
      <w:bookmarkStart w:id="16" w:name="_Toc165272780"/>
      <w:r w:rsidRPr="00187B71">
        <w:rPr>
          <w:sz w:val="24"/>
          <w:szCs w:val="24"/>
        </w:rPr>
        <w:t>6.</w:t>
      </w:r>
      <w:r w:rsidR="00293AE1" w:rsidRPr="00187B71">
        <w:rPr>
          <w:sz w:val="24"/>
          <w:szCs w:val="24"/>
        </w:rPr>
        <w:t>8</w:t>
      </w:r>
      <w:r w:rsidRPr="00187B71">
        <w:rPr>
          <w:sz w:val="24"/>
          <w:szCs w:val="24"/>
        </w:rPr>
        <w:t xml:space="preserve">.1 </w:t>
      </w:r>
      <w:r w:rsidR="00E27A5A" w:rsidRPr="00187B71">
        <w:rPr>
          <w:sz w:val="24"/>
          <w:szCs w:val="24"/>
        </w:rPr>
        <w:t>Whitebox testing</w:t>
      </w:r>
      <w:bookmarkEnd w:id="16"/>
    </w:p>
    <w:p w14:paraId="15A5C366" w14:textId="77777777" w:rsidR="00B521B4" w:rsidRPr="00187B71" w:rsidRDefault="00B521B4" w:rsidP="007E797D"/>
    <w:p w14:paraId="4B4F9314" w14:textId="58607260" w:rsidR="00460B77" w:rsidRPr="00187B71" w:rsidRDefault="00460B77" w:rsidP="007E797D">
      <w:r w:rsidRPr="00187B71">
        <w:t>White Box testing confirms that the internal structure and functionalities are working as expected</w:t>
      </w:r>
      <w:r w:rsidR="00897981" w:rsidRPr="00187B71">
        <w:t xml:space="preserve"> </w:t>
      </w:r>
      <w:r w:rsidR="00897981" w:rsidRPr="00187B71">
        <w:fldChar w:fldCharType="begin"/>
      </w:r>
      <w:r w:rsidR="001E396E" w:rsidRPr="00187B71">
        <w:instrText xml:space="preserve"> ADDIN ZOTERO_ITEM CSL_CITATION {"citationID":"MTSLmuJG","properties":{"formattedCitation":"[6]","plainCitation":"[6]","noteIndex":0},"citationItems":[{"id":11,"uris":["http://zotero.org/users/local/PBBTLnJW/items/V2VDKSKA"],"itemData":{"id":11,"type":"post-weblog","abstract":"White box testing is a method of software testing that tests code, infrastructure, and integrations and provides feedback on bugs and vulnerablitites.","container-title":"Learning Center","language":"en-US","title":"What Is White Box Testing | Types &amp; Techniques for Code Coverage | Imperva","URL":"https://www.imperva.com/learn/application-security/white-box-testing/","accessed":{"date-parts":[["2024",4,29]]}}}],"schema":"https://github.com/citation-style-language/schema/raw/master/csl-citation.json"} </w:instrText>
      </w:r>
      <w:r w:rsidR="00897981" w:rsidRPr="00187B71">
        <w:fldChar w:fldCharType="separate"/>
      </w:r>
      <w:r w:rsidR="001E396E" w:rsidRPr="00187B71">
        <w:rPr>
          <w:noProof/>
        </w:rPr>
        <w:t>[6]</w:t>
      </w:r>
      <w:r w:rsidR="00897981" w:rsidRPr="00187B71">
        <w:fldChar w:fldCharType="end"/>
      </w:r>
      <w:r w:rsidR="00897981" w:rsidRPr="00187B71">
        <w:t>.</w:t>
      </w:r>
      <w:r w:rsidRPr="00187B71">
        <w:t xml:space="preserve"> The testing was completed by a software developer who understands the code. The table below shows the main functionalities of the Nosedive web application and the </w:t>
      </w:r>
      <w:r w:rsidRPr="00187B71">
        <w:lastRenderedPageBreak/>
        <w:t>results of White Box testing (creating various use cases that relate to different parts of the app to ensure they all work correctly).</w:t>
      </w:r>
      <w:r w:rsidR="001D5726" w:rsidRPr="00187B71">
        <w:t xml:space="preserve">  The table can </w:t>
      </w:r>
      <w:r w:rsidR="00634CD5" w:rsidRPr="00187B71">
        <w:t>be viewed</w:t>
      </w:r>
      <w:r w:rsidR="001D5726" w:rsidRPr="00187B71">
        <w:t xml:space="preserve"> on </w:t>
      </w:r>
      <w:r w:rsidR="006135D8">
        <w:t>(</w:t>
      </w:r>
      <w:hyperlink w:anchor="Whitebox" w:history="1">
        <w:r w:rsidR="006135D8" w:rsidRPr="006135D8">
          <w:rPr>
            <w:rStyle w:val="Hyperlink"/>
          </w:rPr>
          <w:t>Link</w:t>
        </w:r>
      </w:hyperlink>
      <w:r w:rsidR="006135D8">
        <w:t>)</w:t>
      </w:r>
    </w:p>
    <w:p w14:paraId="226B25EC" w14:textId="77777777" w:rsidR="00634CD5" w:rsidRPr="00187B71" w:rsidRDefault="00634CD5" w:rsidP="007E797D"/>
    <w:p w14:paraId="1E40F249" w14:textId="41803EB1" w:rsidR="001D621B" w:rsidRPr="00187B71" w:rsidRDefault="00C138A9" w:rsidP="007E797D">
      <w:pPr>
        <w:pStyle w:val="Heading3"/>
        <w:rPr>
          <w:sz w:val="24"/>
          <w:szCs w:val="24"/>
        </w:rPr>
      </w:pPr>
      <w:bookmarkStart w:id="17" w:name="_Toc165272781"/>
      <w:r w:rsidRPr="00187B71">
        <w:rPr>
          <w:sz w:val="24"/>
          <w:szCs w:val="24"/>
        </w:rPr>
        <w:t>6.</w:t>
      </w:r>
      <w:r w:rsidR="00293AE1" w:rsidRPr="00187B71">
        <w:rPr>
          <w:sz w:val="24"/>
          <w:szCs w:val="24"/>
        </w:rPr>
        <w:t>8</w:t>
      </w:r>
      <w:r w:rsidRPr="00187B71">
        <w:rPr>
          <w:sz w:val="24"/>
          <w:szCs w:val="24"/>
        </w:rPr>
        <w:t>.2 Blackbox testing</w:t>
      </w:r>
      <w:bookmarkEnd w:id="17"/>
    </w:p>
    <w:p w14:paraId="06224ADF" w14:textId="77777777" w:rsidR="00C37EBD" w:rsidRPr="00187B71" w:rsidRDefault="00C37EBD" w:rsidP="007E797D"/>
    <w:p w14:paraId="3D97A441" w14:textId="34235B93" w:rsidR="00751E2B" w:rsidRPr="00187B71" w:rsidRDefault="00751E2B" w:rsidP="007E797D">
      <w:r w:rsidRPr="00187B71">
        <w:t>Black-Box testing is performed after the application has been developed, compared to White-Box testing during development. Black-Box is used to test that the application works as expected but not by testing the internal components</w:t>
      </w:r>
      <w:r w:rsidR="00B45BCD" w:rsidRPr="00187B71">
        <w:t xml:space="preserve"> </w:t>
      </w:r>
      <w:r w:rsidR="00B45BCD" w:rsidRPr="00187B71">
        <w:fldChar w:fldCharType="begin"/>
      </w:r>
      <w:r w:rsidR="001E396E" w:rsidRPr="00187B71">
        <w:instrText xml:space="preserve"> ADDIN ZOTERO_ITEM CSL_CITATION {"citationID":"mbKAev7q","properties":{"formattedCitation":"[7]","plainCitation":"[7]","noteIndex":0},"citationItems":[{"id":13,"uris":["http://zotero.org/users/local/PBBTLnJW/items/ADDJKUEB"],"itemData":{"id":13,"type":"post-weblog","abstract":"Black box testing helps discover critical issues and functionality gaps with no prior knowledge of the system's internal workings. Learn how.","container-title":"Learning Center","language":"en-US","title":"What is Black Box Testing | Techniques &amp; Examples | Imperva","URL":"https://www.imperva.com/learn/application-security/black-box-testing/","accessed":{"date-parts":[["2024",4,29]]}}}],"schema":"https://github.com/citation-style-language/schema/raw/master/csl-citation.json"} </w:instrText>
      </w:r>
      <w:r w:rsidR="00B45BCD" w:rsidRPr="00187B71">
        <w:fldChar w:fldCharType="separate"/>
      </w:r>
      <w:r w:rsidR="001E396E" w:rsidRPr="00187B71">
        <w:rPr>
          <w:noProof/>
        </w:rPr>
        <w:t>[7]</w:t>
      </w:r>
      <w:r w:rsidR="00B45BCD" w:rsidRPr="00187B71">
        <w:fldChar w:fldCharType="end"/>
      </w:r>
      <w:r w:rsidR="008327EF" w:rsidRPr="00187B71">
        <w:t xml:space="preserve">. </w:t>
      </w:r>
      <w:r w:rsidR="00176CA0" w:rsidRPr="00187B71">
        <w:t>Below you will find the table of tests conducted.</w:t>
      </w:r>
      <w:r w:rsidR="00A66432" w:rsidRPr="00187B71">
        <w:t xml:space="preserve"> The table can </w:t>
      </w:r>
      <w:r w:rsidR="00B124DC" w:rsidRPr="00187B71">
        <w:t>be viewed</w:t>
      </w:r>
      <w:r w:rsidR="00FF4785" w:rsidRPr="00187B71">
        <w:t xml:space="preserve"> on</w:t>
      </w:r>
      <w:r w:rsidR="00230F7B" w:rsidRPr="00187B71">
        <w:t xml:space="preserve"> </w:t>
      </w:r>
      <w:r w:rsidR="00830F44">
        <w:t>(</w:t>
      </w:r>
      <w:hyperlink w:anchor="Blackbox" w:history="1">
        <w:r w:rsidR="00830F44" w:rsidRPr="00830F44">
          <w:rPr>
            <w:rStyle w:val="Hyperlink"/>
          </w:rPr>
          <w:t>Link</w:t>
        </w:r>
      </w:hyperlink>
      <w:r w:rsidR="00830F44">
        <w:t>)</w:t>
      </w:r>
    </w:p>
    <w:p w14:paraId="7047711F" w14:textId="77777777" w:rsidR="00A16B0E" w:rsidRPr="00187B71" w:rsidRDefault="00A16B0E" w:rsidP="007E797D"/>
    <w:p w14:paraId="64AB0261" w14:textId="77777777" w:rsidR="004B4ADC" w:rsidRPr="00187B71" w:rsidRDefault="004B4ADC" w:rsidP="007E797D"/>
    <w:p w14:paraId="129A4CAF" w14:textId="570B819A" w:rsidR="004B4ADC" w:rsidRPr="00187B71" w:rsidRDefault="004B4ADC" w:rsidP="004B4ADC">
      <w:pPr>
        <w:pStyle w:val="Heading3"/>
        <w:rPr>
          <w:sz w:val="24"/>
          <w:szCs w:val="24"/>
        </w:rPr>
      </w:pPr>
      <w:bookmarkStart w:id="18" w:name="_Toc165272782"/>
      <w:r w:rsidRPr="00187B71">
        <w:rPr>
          <w:sz w:val="24"/>
          <w:szCs w:val="24"/>
        </w:rPr>
        <w:t>6.8.3 User Testing</w:t>
      </w:r>
      <w:bookmarkEnd w:id="18"/>
    </w:p>
    <w:p w14:paraId="3459949C" w14:textId="77777777" w:rsidR="002B129B" w:rsidRPr="00187B71" w:rsidRDefault="002B129B" w:rsidP="002B129B"/>
    <w:p w14:paraId="01592F70" w14:textId="34F0C055" w:rsidR="002B129B" w:rsidRPr="00187B71" w:rsidRDefault="002B129B" w:rsidP="002B129B">
      <w:r w:rsidRPr="00187B71">
        <w:t>User Testing was also used as it is essential to gain feedback from individuals, and any improvements (such as design or extra features) would be considered in future releases of this app. User testing can also provide valuable results about the usability of the app and system acceptance (as users can state afterward whether they had an issue using the app).</w:t>
      </w:r>
    </w:p>
    <w:p w14:paraId="36B28A30" w14:textId="77777777" w:rsidR="002B129B" w:rsidRPr="00187B71" w:rsidRDefault="002B129B" w:rsidP="002B129B"/>
    <w:p w14:paraId="4DD8F8D8" w14:textId="78092ED6" w:rsidR="00F9082E" w:rsidRPr="00187B71" w:rsidRDefault="00F9082E" w:rsidP="00F9082E">
      <w:pPr>
        <w:pStyle w:val="NormalWeb"/>
      </w:pPr>
      <w:r w:rsidRPr="00187B71">
        <w:t>The individuals were briefed on the application but were not given any instructions or walkthroughs; this would help test whether the app was intuitive and whether the usability was acceptable (as the individuals would be asked questions regarding the app's navigation). The individuals were given 30 minutes to use the app and then provide feedback via an online anonymous survey (rather than face-to-face, to ensure that results</w:t>
      </w:r>
      <w:r w:rsidR="00080319" w:rsidRPr="00187B71">
        <w:t xml:space="preserve"> </w:t>
      </w:r>
      <w:r w:rsidRPr="00187B71">
        <w:t>were more reliable as individuals may not give accurate opinions in person). The complete survey can be found in (</w:t>
      </w:r>
      <w:hyperlink w:anchor="Form" w:history="1">
        <w:r w:rsidR="000463B3" w:rsidRPr="00187B71">
          <w:rPr>
            <w:rStyle w:val="Hyperlink"/>
          </w:rPr>
          <w:t>Link</w:t>
        </w:r>
      </w:hyperlink>
      <w:r w:rsidRPr="00187B71">
        <w:t>). The results are shown below:</w:t>
      </w:r>
    </w:p>
    <w:p w14:paraId="013BF7F2" w14:textId="48DEDAD2" w:rsidR="00080319" w:rsidRPr="00187B71" w:rsidRDefault="00080319" w:rsidP="00F9082E">
      <w:pPr>
        <w:pStyle w:val="NormalWeb"/>
        <w:rPr>
          <w:b/>
          <w:bCs/>
        </w:rPr>
      </w:pPr>
      <w:r w:rsidRPr="00187B71">
        <w:rPr>
          <w:b/>
          <w:bCs/>
        </w:rPr>
        <w:t>Question 1:</w:t>
      </w:r>
    </w:p>
    <w:p w14:paraId="609F6026" w14:textId="77777777" w:rsidR="00080319" w:rsidRPr="00187B71" w:rsidRDefault="00080319" w:rsidP="00080319">
      <w:pPr>
        <w:pStyle w:val="NormalWeb"/>
        <w:keepNext/>
      </w:pPr>
      <w:r w:rsidRPr="00187B71">
        <w:rPr>
          <w:noProof/>
        </w:rPr>
        <w:drawing>
          <wp:inline distT="0" distB="0" distL="0" distR="0" wp14:anchorId="24D7C56E" wp14:editId="1B4C42DF">
            <wp:extent cx="5731510" cy="2499360"/>
            <wp:effectExtent l="0" t="0" r="0" b="2540"/>
            <wp:docPr id="1415736321" name="Picture 37" descr="A pie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736321" name="Picture 37" descr="A pie chart with different colored circle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2499360"/>
                    </a:xfrm>
                    <a:prstGeom prst="rect">
                      <a:avLst/>
                    </a:prstGeom>
                  </pic:spPr>
                </pic:pic>
              </a:graphicData>
            </a:graphic>
          </wp:inline>
        </w:drawing>
      </w:r>
    </w:p>
    <w:p w14:paraId="01EDF243" w14:textId="748689A2" w:rsidR="00080319" w:rsidRPr="00187B71" w:rsidRDefault="00080319" w:rsidP="00080319">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28</w:t>
      </w:r>
      <w:r w:rsidRPr="00187B71">
        <w:rPr>
          <w:sz w:val="24"/>
          <w:szCs w:val="24"/>
        </w:rPr>
        <w:fldChar w:fldCharType="end"/>
      </w:r>
      <w:r w:rsidRPr="00187B71">
        <w:rPr>
          <w:sz w:val="24"/>
          <w:szCs w:val="24"/>
        </w:rPr>
        <w:t>. How easy was it to navigate through the app?</w:t>
      </w:r>
    </w:p>
    <w:p w14:paraId="237759E2" w14:textId="77777777" w:rsidR="00E269EB" w:rsidRPr="00187B71" w:rsidRDefault="00E269EB" w:rsidP="00E269EB"/>
    <w:p w14:paraId="34093F41" w14:textId="77777777" w:rsidR="00C8496C" w:rsidRPr="00187B71" w:rsidRDefault="00C8496C" w:rsidP="00E269EB"/>
    <w:p w14:paraId="449E03AA" w14:textId="15DA4A97" w:rsidR="00E269EB" w:rsidRPr="00187B71" w:rsidRDefault="00E269EB" w:rsidP="00E269EB">
      <w:pPr>
        <w:rPr>
          <w:b/>
          <w:bCs/>
        </w:rPr>
      </w:pPr>
      <w:r w:rsidRPr="00187B71">
        <w:rPr>
          <w:b/>
          <w:bCs/>
        </w:rPr>
        <w:lastRenderedPageBreak/>
        <w:t xml:space="preserve">Question 2: </w:t>
      </w:r>
    </w:p>
    <w:p w14:paraId="0EE2AB9F" w14:textId="77777777" w:rsidR="00E269EB" w:rsidRPr="00187B71" w:rsidRDefault="00E269EB" w:rsidP="00E269EB"/>
    <w:p w14:paraId="017495F6" w14:textId="77777777" w:rsidR="000359CD" w:rsidRDefault="00E269EB" w:rsidP="000359CD">
      <w:pPr>
        <w:keepNext/>
      </w:pPr>
      <w:r w:rsidRPr="00187B71">
        <w:rPr>
          <w:noProof/>
        </w:rPr>
        <w:drawing>
          <wp:inline distT="0" distB="0" distL="0" distR="0" wp14:anchorId="7CCDE2B5" wp14:editId="1F22F636">
            <wp:extent cx="5731510" cy="2435225"/>
            <wp:effectExtent l="0" t="0" r="0" b="3175"/>
            <wp:docPr id="1128390747" name="Picture 38" descr="A pie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390747" name="Picture 38" descr="A pie chart with different colored circle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2435225"/>
                    </a:xfrm>
                    <a:prstGeom prst="rect">
                      <a:avLst/>
                    </a:prstGeom>
                  </pic:spPr>
                </pic:pic>
              </a:graphicData>
            </a:graphic>
          </wp:inline>
        </w:drawing>
      </w:r>
    </w:p>
    <w:p w14:paraId="10657EA1" w14:textId="77777777" w:rsidR="00A26AF9" w:rsidRPr="00187B71" w:rsidRDefault="00A26AF9" w:rsidP="000359CD">
      <w:pPr>
        <w:keepNext/>
      </w:pPr>
    </w:p>
    <w:p w14:paraId="3C70236D" w14:textId="3583028C" w:rsidR="00E269EB" w:rsidRPr="00187B71" w:rsidRDefault="000359CD" w:rsidP="000359CD">
      <w:pPr>
        <w:pStyle w:val="Caption"/>
        <w:rPr>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006C07BB" w:rsidRPr="00187B71">
        <w:rPr>
          <w:noProof/>
          <w:sz w:val="24"/>
          <w:szCs w:val="24"/>
        </w:rPr>
        <w:t>29</w:t>
      </w:r>
      <w:r w:rsidRPr="00187B71">
        <w:rPr>
          <w:sz w:val="24"/>
          <w:szCs w:val="24"/>
        </w:rPr>
        <w:fldChar w:fldCharType="end"/>
      </w:r>
      <w:r w:rsidRPr="00187B71">
        <w:rPr>
          <w:sz w:val="24"/>
          <w:szCs w:val="24"/>
        </w:rPr>
        <w:t>. How fair did you find the rating system in the application?</w:t>
      </w:r>
    </w:p>
    <w:p w14:paraId="7D140442" w14:textId="486E4664" w:rsidR="0004001C" w:rsidRPr="00187B71" w:rsidRDefault="0004001C" w:rsidP="00F9082E">
      <w:pPr>
        <w:pStyle w:val="NormalWeb"/>
        <w:rPr>
          <w:b/>
          <w:bCs/>
        </w:rPr>
      </w:pPr>
      <w:r w:rsidRPr="00187B71">
        <w:rPr>
          <w:b/>
          <w:bCs/>
        </w:rPr>
        <w:t>Question 3:</w:t>
      </w:r>
    </w:p>
    <w:p w14:paraId="00F1592B" w14:textId="77777777" w:rsidR="006C07BB" w:rsidRPr="00187B71" w:rsidRDefault="0004001C" w:rsidP="006C07BB">
      <w:pPr>
        <w:pStyle w:val="NormalWeb"/>
        <w:keepNext/>
      </w:pPr>
      <w:r w:rsidRPr="00187B71">
        <w:rPr>
          <w:b/>
          <w:bCs/>
          <w:noProof/>
        </w:rPr>
        <w:drawing>
          <wp:inline distT="0" distB="0" distL="0" distR="0" wp14:anchorId="406D4A26" wp14:editId="7E51B1E7">
            <wp:extent cx="5731510" cy="2357120"/>
            <wp:effectExtent l="0" t="0" r="0" b="5080"/>
            <wp:docPr id="620340724" name="Picture 39" descr="A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340724" name="Picture 39" descr="A pie chart with tex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2357120"/>
                    </a:xfrm>
                    <a:prstGeom prst="rect">
                      <a:avLst/>
                    </a:prstGeom>
                  </pic:spPr>
                </pic:pic>
              </a:graphicData>
            </a:graphic>
          </wp:inline>
        </w:drawing>
      </w:r>
    </w:p>
    <w:p w14:paraId="1B3F1461" w14:textId="1EE92AF9" w:rsidR="0004001C" w:rsidRPr="00187B71" w:rsidRDefault="006C07BB" w:rsidP="006C07BB">
      <w:pPr>
        <w:pStyle w:val="Caption"/>
        <w:rPr>
          <w:b w:val="0"/>
          <w:bCs w:val="0"/>
          <w:sz w:val="24"/>
          <w:szCs w:val="24"/>
        </w:rPr>
      </w:pPr>
      <w:r w:rsidRPr="00187B71">
        <w:rPr>
          <w:sz w:val="24"/>
          <w:szCs w:val="24"/>
        </w:rPr>
        <w:t xml:space="preserve">Figure </w:t>
      </w:r>
      <w:r w:rsidRPr="00187B71">
        <w:rPr>
          <w:sz w:val="24"/>
          <w:szCs w:val="24"/>
        </w:rPr>
        <w:fldChar w:fldCharType="begin"/>
      </w:r>
      <w:r w:rsidRPr="00187B71">
        <w:rPr>
          <w:sz w:val="24"/>
          <w:szCs w:val="24"/>
        </w:rPr>
        <w:instrText xml:space="preserve"> SEQ Figure \* ARABIC </w:instrText>
      </w:r>
      <w:r w:rsidRPr="00187B71">
        <w:rPr>
          <w:sz w:val="24"/>
          <w:szCs w:val="24"/>
        </w:rPr>
        <w:fldChar w:fldCharType="separate"/>
      </w:r>
      <w:r w:rsidRPr="00187B71">
        <w:rPr>
          <w:noProof/>
          <w:sz w:val="24"/>
          <w:szCs w:val="24"/>
        </w:rPr>
        <w:t>30</w:t>
      </w:r>
      <w:r w:rsidRPr="00187B71">
        <w:rPr>
          <w:sz w:val="24"/>
          <w:szCs w:val="24"/>
        </w:rPr>
        <w:fldChar w:fldCharType="end"/>
      </w:r>
      <w:r w:rsidRPr="00187B71">
        <w:rPr>
          <w:sz w:val="24"/>
          <w:szCs w:val="24"/>
        </w:rPr>
        <w:t xml:space="preserve">. How responsive do you find the application during </w:t>
      </w:r>
      <w:r w:rsidR="005156F7" w:rsidRPr="00187B71">
        <w:rPr>
          <w:sz w:val="24"/>
          <w:szCs w:val="24"/>
        </w:rPr>
        <w:t>use.</w:t>
      </w:r>
    </w:p>
    <w:p w14:paraId="51644C8B" w14:textId="77777777" w:rsidR="004B4ADC" w:rsidRPr="00187B71" w:rsidRDefault="004B4ADC" w:rsidP="007E797D"/>
    <w:p w14:paraId="7174AECE" w14:textId="1765460D" w:rsidR="00FF4575" w:rsidRPr="00187B71" w:rsidRDefault="00F4422C" w:rsidP="007E797D">
      <w:pPr>
        <w:pStyle w:val="Heading2"/>
        <w:rPr>
          <w:sz w:val="24"/>
          <w:szCs w:val="24"/>
        </w:rPr>
      </w:pPr>
      <w:bookmarkStart w:id="19" w:name="_Toc165272783"/>
      <w:r w:rsidRPr="00187B71">
        <w:rPr>
          <w:sz w:val="24"/>
          <w:szCs w:val="24"/>
        </w:rPr>
        <w:t xml:space="preserve">6.9 </w:t>
      </w:r>
      <w:r w:rsidR="00FF4575" w:rsidRPr="00187B71">
        <w:rPr>
          <w:sz w:val="24"/>
          <w:szCs w:val="24"/>
        </w:rPr>
        <w:t>Evaluation</w:t>
      </w:r>
      <w:bookmarkEnd w:id="19"/>
    </w:p>
    <w:p w14:paraId="5CF3EAFA" w14:textId="77777777" w:rsidR="00CD43F9" w:rsidRPr="00187B71" w:rsidRDefault="00CD43F9" w:rsidP="007E797D"/>
    <w:p w14:paraId="2BC80D7E" w14:textId="3DBF7B8D" w:rsidR="00CD43F9" w:rsidRPr="00187B71" w:rsidRDefault="003B31CA" w:rsidP="007E797D">
      <w:pPr>
        <w:pStyle w:val="Heading3"/>
        <w:rPr>
          <w:sz w:val="24"/>
          <w:szCs w:val="24"/>
        </w:rPr>
      </w:pPr>
      <w:bookmarkStart w:id="20" w:name="_Toc165272784"/>
      <w:r w:rsidRPr="00187B71">
        <w:rPr>
          <w:sz w:val="24"/>
          <w:szCs w:val="24"/>
        </w:rPr>
        <w:t xml:space="preserve">6.9.1 </w:t>
      </w:r>
      <w:r w:rsidR="00CD43F9" w:rsidRPr="00187B71">
        <w:rPr>
          <w:sz w:val="24"/>
          <w:szCs w:val="24"/>
        </w:rPr>
        <w:t>Challenge</w:t>
      </w:r>
      <w:r w:rsidRPr="00187B71">
        <w:rPr>
          <w:sz w:val="24"/>
          <w:szCs w:val="24"/>
        </w:rPr>
        <w:t>s</w:t>
      </w:r>
      <w:bookmarkEnd w:id="20"/>
    </w:p>
    <w:p w14:paraId="1E12AE40" w14:textId="77777777" w:rsidR="000E6345" w:rsidRPr="00187B71" w:rsidRDefault="000E6345" w:rsidP="007E797D"/>
    <w:p w14:paraId="1F431FD3" w14:textId="77777777" w:rsidR="003B31CA" w:rsidRPr="00187B71" w:rsidRDefault="003B31CA" w:rsidP="007E797D"/>
    <w:p w14:paraId="50506B27" w14:textId="339ED514" w:rsidR="005C44C6" w:rsidRPr="00187B71" w:rsidRDefault="009D0554" w:rsidP="007E797D">
      <w:pPr>
        <w:rPr>
          <w:b/>
          <w:bCs/>
        </w:rPr>
      </w:pPr>
      <w:r w:rsidRPr="00187B71">
        <w:rPr>
          <w:b/>
          <w:bCs/>
        </w:rPr>
        <w:t>Scheduling and Project Management</w:t>
      </w:r>
      <w:r w:rsidR="005C44C6" w:rsidRPr="00187B71">
        <w:rPr>
          <w:b/>
          <w:bCs/>
        </w:rPr>
        <w:t>:</w:t>
      </w:r>
    </w:p>
    <w:p w14:paraId="187CC32A" w14:textId="156E033A" w:rsidR="00C52CBD" w:rsidRPr="00187B71" w:rsidRDefault="009D0554" w:rsidP="007E797D">
      <w:pPr>
        <w:pStyle w:val="NormalWeb"/>
      </w:pPr>
      <w:r w:rsidRPr="00187B71">
        <w:t xml:space="preserve">One of the primary challenges I encountered during the development of the web application was managing the project timeline effectively. Balancing the demands of the project with academic responsibilities and personal commitments proved to be particularly taxing. The iterative nature of the development process, including time allocated for planning, designing, </w:t>
      </w:r>
      <w:r w:rsidRPr="00187B71">
        <w:lastRenderedPageBreak/>
        <w:t>coding, testing, and revising, often conflicted with other obligations. This misalignment sometimes led to rushed sessions and extended work hours, impacting both the project's progress and my personal well-being.</w:t>
      </w:r>
    </w:p>
    <w:p w14:paraId="2323F200" w14:textId="653F481D" w:rsidR="00C52CBD" w:rsidRPr="00187B71" w:rsidRDefault="00C52CBD" w:rsidP="007E797D">
      <w:pPr>
        <w:rPr>
          <w:b/>
          <w:bCs/>
        </w:rPr>
      </w:pPr>
      <w:r w:rsidRPr="00187B71">
        <w:rPr>
          <w:b/>
          <w:bCs/>
        </w:rPr>
        <w:t>Ensuring Fairness in the Rating System:</w:t>
      </w:r>
    </w:p>
    <w:p w14:paraId="15FFDB5A" w14:textId="55A77CDD" w:rsidR="00C52CBD" w:rsidRDefault="00C52CBD" w:rsidP="007E797D">
      <w:pPr>
        <w:pStyle w:val="NormalWeb"/>
      </w:pPr>
      <w:r w:rsidRPr="00187B71">
        <w:t xml:space="preserve">Creating a fair and unbiased rating system presented a considerable challenge. The initial model tended to </w:t>
      </w:r>
      <w:r w:rsidR="001D25B8" w:rsidRPr="00187B71">
        <w:t>favour</w:t>
      </w:r>
      <w:r w:rsidRPr="00187B71">
        <w:t xml:space="preserve"> users who were early participants in the platform, skewing the ratings disproportionately. Adjusting the algorithm to weight ratings based on a variety of factors—such as the number of ratings, the recency of feedback, and the diversity of </w:t>
      </w:r>
      <w:proofErr w:type="spellStart"/>
      <w:r w:rsidRPr="00187B71">
        <w:t>raters</w:t>
      </w:r>
      <w:proofErr w:type="spellEnd"/>
      <w:r w:rsidRPr="00187B71">
        <w:t>—required careful thought and multiple iterations. This adjustment aimed to produce a more balanced and equitable system, where all users, regardless of when they joined, had a fair representation in the ratings.</w:t>
      </w:r>
    </w:p>
    <w:p w14:paraId="4A6393D9" w14:textId="77777777" w:rsidR="003B31CA" w:rsidRPr="00187B71" w:rsidRDefault="003B31CA" w:rsidP="007E797D"/>
    <w:p w14:paraId="34BA68B3" w14:textId="5A121C84" w:rsidR="00CD43F9" w:rsidRPr="00187B71" w:rsidRDefault="003B31CA" w:rsidP="007E797D">
      <w:pPr>
        <w:pStyle w:val="Heading3"/>
        <w:rPr>
          <w:sz w:val="24"/>
          <w:szCs w:val="24"/>
        </w:rPr>
      </w:pPr>
      <w:bookmarkStart w:id="21" w:name="_Toc165272785"/>
      <w:r w:rsidRPr="00187B71">
        <w:rPr>
          <w:sz w:val="24"/>
          <w:szCs w:val="24"/>
        </w:rPr>
        <w:t>6.9.2</w:t>
      </w:r>
      <w:r w:rsidR="00CD43F9" w:rsidRPr="00187B71">
        <w:rPr>
          <w:sz w:val="24"/>
          <w:szCs w:val="24"/>
        </w:rPr>
        <w:t xml:space="preserve"> Limitations</w:t>
      </w:r>
      <w:bookmarkEnd w:id="21"/>
      <w:r w:rsidR="00CD43F9" w:rsidRPr="00187B71">
        <w:rPr>
          <w:sz w:val="24"/>
          <w:szCs w:val="24"/>
        </w:rPr>
        <w:t xml:space="preserve"> </w:t>
      </w:r>
    </w:p>
    <w:p w14:paraId="1B273CD6" w14:textId="77777777" w:rsidR="00CD43F9" w:rsidRPr="00187B71" w:rsidRDefault="00CD43F9" w:rsidP="007E797D"/>
    <w:p w14:paraId="0D0E2FFC" w14:textId="77777777" w:rsidR="002E3632" w:rsidRPr="00187B71" w:rsidRDefault="002E3632" w:rsidP="007E797D">
      <w:pPr>
        <w:spacing w:before="100" w:beforeAutospacing="1" w:after="100" w:afterAutospacing="1"/>
        <w:outlineLvl w:val="3"/>
        <w:rPr>
          <w:b/>
          <w:bCs/>
        </w:rPr>
      </w:pPr>
      <w:r w:rsidRPr="00187B71">
        <w:rPr>
          <w:b/>
          <w:bCs/>
        </w:rPr>
        <w:t>Scalability Concerns</w:t>
      </w:r>
    </w:p>
    <w:p w14:paraId="45EBD91F" w14:textId="096481D4" w:rsidR="00473AA3" w:rsidRPr="00187B71" w:rsidRDefault="002E3632" w:rsidP="007E797D">
      <w:pPr>
        <w:spacing w:before="100" w:beforeAutospacing="1" w:after="100" w:afterAutospacing="1"/>
      </w:pPr>
      <w:r w:rsidRPr="00187B71">
        <w:t>One of the inherent limitations of the current implementation of the web application is its scalability. While the application performs adequately under the current user load, the backend architecture and database design may not effectively handle a significant increase in user numbers or data volume. This limitation is partly due to the simplistic query structures and the lack of distributed database solutions, which could impede performance as the system scales.</w:t>
      </w:r>
    </w:p>
    <w:p w14:paraId="51F956FB" w14:textId="77777777" w:rsidR="00A45F1C" w:rsidRPr="00187B71" w:rsidRDefault="00473AA3" w:rsidP="00A45F1C">
      <w:pPr>
        <w:rPr>
          <w:b/>
          <w:bCs/>
        </w:rPr>
      </w:pPr>
      <w:r w:rsidRPr="00187B71">
        <w:rPr>
          <w:b/>
          <w:bCs/>
        </w:rPr>
        <w:t>Real-Time Data Processing:</w:t>
      </w:r>
    </w:p>
    <w:p w14:paraId="18DEAFDC" w14:textId="77777777" w:rsidR="00A45F1C" w:rsidRPr="00187B71" w:rsidRDefault="00A45F1C" w:rsidP="00A45F1C">
      <w:pPr>
        <w:rPr>
          <w:b/>
          <w:bCs/>
        </w:rPr>
      </w:pPr>
    </w:p>
    <w:p w14:paraId="7665F294" w14:textId="658ACCC6" w:rsidR="00473AA3" w:rsidRPr="00187B71" w:rsidRDefault="00473AA3" w:rsidP="00A45F1C">
      <w:pPr>
        <w:rPr>
          <w:b/>
          <w:bCs/>
        </w:rPr>
      </w:pPr>
      <w:r w:rsidRPr="00187B71">
        <w:t>Currently, the application does not support real-time data processing, which limits the interaction dynamics</w:t>
      </w:r>
      <w:r w:rsidR="004963A9" w:rsidRPr="00187B71">
        <w:t xml:space="preserve"> of the web. P</w:t>
      </w:r>
      <w:r w:rsidRPr="00187B71">
        <w:t xml:space="preserve">articularly in features like live ratings or updates. Users </w:t>
      </w:r>
      <w:r w:rsidR="00FC2DC6" w:rsidRPr="00187B71">
        <w:t>must</w:t>
      </w:r>
      <w:r w:rsidRPr="00187B71">
        <w:t xml:space="preserve"> manually refresh pages to see updated data, which can detract from the user experience and decrease the system's efficiency and appeal in scenarios where real-time feedback is crucial.</w:t>
      </w:r>
    </w:p>
    <w:p w14:paraId="0D2503B2" w14:textId="77777777" w:rsidR="002E3632" w:rsidRPr="00187B71" w:rsidRDefault="002E3632" w:rsidP="007E797D"/>
    <w:p w14:paraId="54B023F1" w14:textId="77777777" w:rsidR="000671E5" w:rsidRPr="00187B71" w:rsidRDefault="000671E5" w:rsidP="007E797D">
      <w:pPr>
        <w:pStyle w:val="Heading3"/>
        <w:rPr>
          <w:sz w:val="24"/>
          <w:szCs w:val="24"/>
        </w:rPr>
      </w:pPr>
      <w:bookmarkStart w:id="22" w:name="_Toc165272786"/>
      <w:r w:rsidRPr="00187B71">
        <w:rPr>
          <w:sz w:val="24"/>
          <w:szCs w:val="24"/>
        </w:rPr>
        <w:t>6.9.3 PROJECT OUTCOMES</w:t>
      </w:r>
      <w:bookmarkEnd w:id="22"/>
    </w:p>
    <w:p w14:paraId="46F63145" w14:textId="77777777" w:rsidR="004963A9" w:rsidRPr="00187B71" w:rsidRDefault="004963A9" w:rsidP="007E797D"/>
    <w:p w14:paraId="79E78449" w14:textId="2F864654" w:rsidR="004963A9" w:rsidRPr="00187B71" w:rsidRDefault="004963A9" w:rsidP="007E797D">
      <w:pPr>
        <w:spacing w:before="100" w:beforeAutospacing="1" w:after="100" w:afterAutospacing="1"/>
        <w:outlineLvl w:val="3"/>
        <w:rPr>
          <w:b/>
          <w:bCs/>
        </w:rPr>
      </w:pPr>
      <w:r w:rsidRPr="00187B71">
        <w:rPr>
          <w:b/>
          <w:bCs/>
        </w:rPr>
        <w:t>Result Analysis:</w:t>
      </w:r>
    </w:p>
    <w:p w14:paraId="7DE82449" w14:textId="355287F8" w:rsidR="00A9430C" w:rsidRPr="00187B71" w:rsidRDefault="00A9430C" w:rsidP="007E797D">
      <w:pPr>
        <w:spacing w:before="100" w:beforeAutospacing="1" w:after="100" w:afterAutospacing="1"/>
        <w:outlineLvl w:val="3"/>
      </w:pPr>
      <w:r w:rsidRPr="00187B71">
        <w:t xml:space="preserve">The final iteration of </w:t>
      </w:r>
      <w:r w:rsidR="00A546AB" w:rsidRPr="00187B71">
        <w:t xml:space="preserve">my </w:t>
      </w:r>
      <w:r w:rsidRPr="00187B71">
        <w:t xml:space="preserve">web application notably advanced from the initial concept in terms of functionality and user interaction. </w:t>
      </w:r>
      <w:r w:rsidR="00E30C08" w:rsidRPr="00187B71">
        <w:t xml:space="preserve">Provides an integrated </w:t>
      </w:r>
      <w:r w:rsidRPr="00187B71">
        <w:t>profile management, rating systems, and advanced search features, the application met the fundamental objectives set at the project's outset. However, while the core functionalities were implemented as planned, certain advanced features like real-time notifications and a fully adaptive user interface were deferred for future updates due to time constraints.</w:t>
      </w:r>
    </w:p>
    <w:p w14:paraId="3BE7FD96" w14:textId="78E04671" w:rsidR="00754119" w:rsidRPr="00187B71" w:rsidRDefault="00754119" w:rsidP="007E797D">
      <w:pPr>
        <w:rPr>
          <w:b/>
          <w:bCs/>
        </w:rPr>
      </w:pPr>
      <w:r w:rsidRPr="00187B71">
        <w:rPr>
          <w:b/>
          <w:bCs/>
        </w:rPr>
        <w:lastRenderedPageBreak/>
        <w:t xml:space="preserve">Aims and Objectives </w:t>
      </w:r>
      <w:r w:rsidR="00A975A7" w:rsidRPr="00187B71">
        <w:rPr>
          <w:b/>
          <w:bCs/>
        </w:rPr>
        <w:t>Fulfilment</w:t>
      </w:r>
      <w:r w:rsidRPr="00187B71">
        <w:rPr>
          <w:b/>
          <w:bCs/>
        </w:rPr>
        <w:t>:</w:t>
      </w:r>
    </w:p>
    <w:p w14:paraId="36777325" w14:textId="3D6695B2" w:rsidR="000671E5" w:rsidRPr="00187B71" w:rsidRDefault="00E72695" w:rsidP="007E797D">
      <w:pPr>
        <w:pStyle w:val="NormalWeb"/>
      </w:pPr>
      <w:r w:rsidRPr="00187B71">
        <w:t xml:space="preserve">My </w:t>
      </w:r>
      <w:r w:rsidR="00754119" w:rsidRPr="00187B71">
        <w:t>project successfully achieved its primary aims, including creating a secure, user-friendly platform where users could interact, rate each other</w:t>
      </w:r>
      <w:r w:rsidR="001B56C1" w:rsidRPr="00187B71">
        <w:t xml:space="preserve"> </w:t>
      </w:r>
      <w:r w:rsidR="00754119" w:rsidRPr="00187B71">
        <w:t xml:space="preserve">and update profiles. The integration of third-party libraries for features like password hashing and image uploading enhanced the application’s security and usability. </w:t>
      </w:r>
      <w:r w:rsidR="004C7F1B" w:rsidRPr="00187B71">
        <w:t>My project still has room to grow given only the MVP was met. Other enhancements are planned for future iterations of the application.</w:t>
      </w:r>
    </w:p>
    <w:p w14:paraId="6668C627" w14:textId="77777777" w:rsidR="00E67C80" w:rsidRPr="00187B71" w:rsidRDefault="00E67C80" w:rsidP="007E797D">
      <w:pPr>
        <w:pStyle w:val="NormalWeb"/>
      </w:pPr>
    </w:p>
    <w:p w14:paraId="71CAC2FE" w14:textId="271D319B" w:rsidR="000671E5" w:rsidRPr="00187B71" w:rsidRDefault="000671E5" w:rsidP="007E797D">
      <w:pPr>
        <w:pStyle w:val="Heading3"/>
        <w:rPr>
          <w:sz w:val="24"/>
          <w:szCs w:val="24"/>
        </w:rPr>
      </w:pPr>
      <w:bookmarkStart w:id="23" w:name="_Toc165272787"/>
      <w:r w:rsidRPr="00187B71">
        <w:rPr>
          <w:sz w:val="24"/>
          <w:szCs w:val="24"/>
        </w:rPr>
        <w:t>6.9.4 PERSONAL REFLECTION</w:t>
      </w:r>
      <w:bookmarkEnd w:id="23"/>
    </w:p>
    <w:p w14:paraId="084C0668" w14:textId="77777777" w:rsidR="005660C3" w:rsidRPr="00187B71" w:rsidRDefault="005660C3" w:rsidP="007E797D"/>
    <w:p w14:paraId="5B7D1EAC" w14:textId="57B67F20" w:rsidR="00623D3D" w:rsidRPr="00187B71" w:rsidRDefault="00623D3D" w:rsidP="007E797D">
      <w:pPr>
        <w:spacing w:before="100" w:beforeAutospacing="1" w:after="100" w:afterAutospacing="1"/>
        <w:outlineLvl w:val="3"/>
        <w:rPr>
          <w:b/>
          <w:bCs/>
        </w:rPr>
      </w:pPr>
      <w:r w:rsidRPr="00187B71">
        <w:rPr>
          <w:b/>
          <w:bCs/>
        </w:rPr>
        <w:t>Development Methodology Efficacy:</w:t>
      </w:r>
    </w:p>
    <w:p w14:paraId="6AA9FD48" w14:textId="2D66A645" w:rsidR="009C12D0" w:rsidRPr="00187B71" w:rsidRDefault="00623D3D" w:rsidP="007E797D">
      <w:r w:rsidRPr="00187B71">
        <w:t>The iterative development approach adopted for this project proved highly effective, allowing for continuous feedback and incremental improvements. Regular reviews and adaptations helped address issues promptly, though at times the pace felt rushed due to tight deadlines.</w:t>
      </w:r>
    </w:p>
    <w:p w14:paraId="0D73E674" w14:textId="77777777" w:rsidR="00782DC5" w:rsidRPr="00187B71" w:rsidRDefault="00782DC5" w:rsidP="007E797D"/>
    <w:p w14:paraId="0B6BE069" w14:textId="325CBA65" w:rsidR="00782DC5" w:rsidRPr="00187B71" w:rsidRDefault="00782DC5" w:rsidP="007E797D">
      <w:pPr>
        <w:rPr>
          <w:b/>
          <w:bCs/>
        </w:rPr>
      </w:pPr>
      <w:r w:rsidRPr="00187B71">
        <w:rPr>
          <w:b/>
          <w:bCs/>
        </w:rPr>
        <w:t>Reflecting on Time Management:</w:t>
      </w:r>
    </w:p>
    <w:p w14:paraId="448CC282" w14:textId="77777777" w:rsidR="00782DC5" w:rsidRPr="00187B71" w:rsidRDefault="00782DC5" w:rsidP="007E797D">
      <w:pPr>
        <w:pStyle w:val="NormalWeb"/>
      </w:pPr>
      <w:r w:rsidRPr="00187B71">
        <w:t>Managing the project timeline was a continual balancing act. While I met most deadlines, the experience underscored the importance of effective time management and its impact on project quality and stress levels.</w:t>
      </w:r>
    </w:p>
    <w:p w14:paraId="699392A1" w14:textId="77777777" w:rsidR="00623D3D" w:rsidRPr="00187B71" w:rsidRDefault="00623D3D" w:rsidP="007E797D"/>
    <w:p w14:paraId="4540B16D" w14:textId="79950B1E" w:rsidR="005660C3" w:rsidRPr="00187B71" w:rsidRDefault="005660C3" w:rsidP="007E797D">
      <w:pPr>
        <w:pStyle w:val="Heading3"/>
        <w:rPr>
          <w:sz w:val="24"/>
          <w:szCs w:val="24"/>
        </w:rPr>
      </w:pPr>
      <w:bookmarkStart w:id="24" w:name="_Toc165272788"/>
      <w:r w:rsidRPr="00187B71">
        <w:rPr>
          <w:sz w:val="24"/>
          <w:szCs w:val="24"/>
        </w:rPr>
        <w:t>6.9.5 Future enhancements</w:t>
      </w:r>
      <w:bookmarkEnd w:id="24"/>
      <w:r w:rsidRPr="00187B71">
        <w:rPr>
          <w:sz w:val="24"/>
          <w:szCs w:val="24"/>
        </w:rPr>
        <w:t xml:space="preserve"> </w:t>
      </w:r>
    </w:p>
    <w:p w14:paraId="69249DFA" w14:textId="77777777" w:rsidR="000671E5" w:rsidRPr="00187B71" w:rsidRDefault="000671E5" w:rsidP="007E797D"/>
    <w:p w14:paraId="202AFAFC" w14:textId="5FE9C700" w:rsidR="00AB4D44" w:rsidRPr="00187B71" w:rsidRDefault="00AB4D44" w:rsidP="00AB4D44">
      <w:pPr>
        <w:rPr>
          <w:b/>
          <w:bCs/>
        </w:rPr>
      </w:pPr>
      <w:r w:rsidRPr="00187B71">
        <w:rPr>
          <w:b/>
          <w:bCs/>
        </w:rPr>
        <w:t>Adoption of NoSQL Databases</w:t>
      </w:r>
      <w:r w:rsidR="00F34BBF" w:rsidRPr="00187B71">
        <w:rPr>
          <w:b/>
          <w:bCs/>
        </w:rPr>
        <w:t>:</w:t>
      </w:r>
    </w:p>
    <w:p w14:paraId="2BEB52B1" w14:textId="767BA380" w:rsidR="00AB4D44" w:rsidRPr="00187B71" w:rsidRDefault="00AB4D44" w:rsidP="00AB4D44">
      <w:pPr>
        <w:pStyle w:val="NormalWeb"/>
      </w:pPr>
      <w:r w:rsidRPr="00187B71">
        <w:t>To better accommodate growing user volumes and the need for scalable, flexible data storage solutions, future developments will include transitioning to a NoSQL database. This shift will facilitate more efficient handling of large data sets and unstructured data</w:t>
      </w:r>
      <w:r w:rsidR="004B2813" w:rsidRPr="00187B71">
        <w:t>.</w:t>
      </w:r>
    </w:p>
    <w:p w14:paraId="7DD00C2A" w14:textId="3A36B5D0" w:rsidR="00AB4D44" w:rsidRPr="00187B71" w:rsidRDefault="00AB4D44" w:rsidP="00AB4D44">
      <w:pPr>
        <w:rPr>
          <w:b/>
          <w:bCs/>
        </w:rPr>
      </w:pPr>
      <w:r w:rsidRPr="00187B71">
        <w:rPr>
          <w:b/>
          <w:bCs/>
        </w:rPr>
        <w:t>Improved Time Management Techniques</w:t>
      </w:r>
      <w:r w:rsidR="00F34BBF" w:rsidRPr="00187B71">
        <w:rPr>
          <w:b/>
          <w:bCs/>
        </w:rPr>
        <w:t>:</w:t>
      </w:r>
    </w:p>
    <w:p w14:paraId="7E22CF13" w14:textId="4D98E1CB" w:rsidR="008158A1" w:rsidRPr="00187B71" w:rsidRDefault="00AB4D44" w:rsidP="00F34BBF">
      <w:pPr>
        <w:pStyle w:val="NormalWeb"/>
      </w:pPr>
      <w:r w:rsidRPr="00187B71">
        <w:t>Further enhancements will focus on refining project management and scheduling techniques. Adopting proven strategies such as the Pomodoro Technique</w:t>
      </w:r>
      <w:r w:rsidR="00FD5DB0" w:rsidRPr="00187B71">
        <w:t xml:space="preserve"> </w:t>
      </w:r>
      <w:r w:rsidRPr="00187B71">
        <w:t>will enhance productivity and efficiency, ensuring timely delivery of updates and maintenance, while also mitigating the stress associated with tight deadlines.</w:t>
      </w:r>
    </w:p>
    <w:p w14:paraId="6C2DCA8F" w14:textId="77777777" w:rsidR="00F97B6C" w:rsidRPr="00187B71" w:rsidRDefault="00F97B6C" w:rsidP="007E797D"/>
    <w:p w14:paraId="1C69AAA2" w14:textId="77777777" w:rsidR="00BA15C8" w:rsidRPr="00187B71" w:rsidRDefault="00BA15C8" w:rsidP="007E797D"/>
    <w:p w14:paraId="5204E2D1" w14:textId="252A493D" w:rsidR="00F40E74" w:rsidRPr="00187B71" w:rsidRDefault="00F40E74" w:rsidP="007E797D">
      <w:pPr>
        <w:pStyle w:val="Heading2"/>
        <w:rPr>
          <w:sz w:val="24"/>
          <w:szCs w:val="24"/>
        </w:rPr>
      </w:pPr>
      <w:bookmarkStart w:id="25" w:name="_Toc165272789"/>
      <w:r w:rsidRPr="00187B71">
        <w:rPr>
          <w:sz w:val="24"/>
          <w:szCs w:val="24"/>
        </w:rPr>
        <w:t>7</w:t>
      </w:r>
      <w:r w:rsidR="003C1723" w:rsidRPr="00187B71">
        <w:rPr>
          <w:sz w:val="24"/>
          <w:szCs w:val="24"/>
        </w:rPr>
        <w:t>.</w:t>
      </w:r>
      <w:r w:rsidR="00113C19" w:rsidRPr="00187B71">
        <w:rPr>
          <w:sz w:val="24"/>
          <w:szCs w:val="24"/>
        </w:rPr>
        <w:t xml:space="preserve"> </w:t>
      </w:r>
      <w:r w:rsidRPr="00187B71">
        <w:rPr>
          <w:sz w:val="24"/>
          <w:szCs w:val="24"/>
        </w:rPr>
        <w:t>Demonstration Video</w:t>
      </w:r>
      <w:bookmarkEnd w:id="25"/>
    </w:p>
    <w:p w14:paraId="5D69EB9C" w14:textId="77777777" w:rsidR="008158A1" w:rsidRPr="00187B71" w:rsidRDefault="008158A1" w:rsidP="007E797D"/>
    <w:p w14:paraId="6004ECED" w14:textId="53C45AEB" w:rsidR="00524B36" w:rsidRPr="00187B71" w:rsidRDefault="00C64F44" w:rsidP="007E797D">
      <w:r w:rsidRPr="00187B71">
        <w:t>To be added.</w:t>
      </w:r>
    </w:p>
    <w:p w14:paraId="3777094C" w14:textId="77777777" w:rsidR="008158A1" w:rsidRPr="00187B71" w:rsidRDefault="008158A1" w:rsidP="007E797D"/>
    <w:p w14:paraId="52057FD0" w14:textId="4B815328" w:rsidR="00F40E74" w:rsidRPr="00187B71" w:rsidRDefault="00F40E74" w:rsidP="007E797D">
      <w:pPr>
        <w:pStyle w:val="Heading2"/>
        <w:rPr>
          <w:sz w:val="24"/>
          <w:szCs w:val="24"/>
        </w:rPr>
      </w:pPr>
      <w:bookmarkStart w:id="26" w:name="_Toc165272790"/>
      <w:r w:rsidRPr="00187B71">
        <w:rPr>
          <w:sz w:val="24"/>
          <w:szCs w:val="24"/>
        </w:rPr>
        <w:lastRenderedPageBreak/>
        <w:t>7.</w:t>
      </w:r>
      <w:r w:rsidR="003C1723" w:rsidRPr="00187B71">
        <w:rPr>
          <w:sz w:val="24"/>
          <w:szCs w:val="24"/>
        </w:rPr>
        <w:t xml:space="preserve">1 </w:t>
      </w:r>
      <w:r w:rsidRPr="00187B71">
        <w:rPr>
          <w:sz w:val="24"/>
          <w:szCs w:val="24"/>
        </w:rPr>
        <w:t>Link to Application</w:t>
      </w:r>
      <w:bookmarkEnd w:id="26"/>
    </w:p>
    <w:p w14:paraId="4C5D672A" w14:textId="77777777" w:rsidR="008158A1" w:rsidRPr="00187B71" w:rsidRDefault="008158A1" w:rsidP="007E797D"/>
    <w:p w14:paraId="60442F29" w14:textId="79A84106" w:rsidR="008158A1" w:rsidRPr="00187B71" w:rsidRDefault="008158A1" w:rsidP="007E797D">
      <w:proofErr w:type="spellStart"/>
      <w:r w:rsidRPr="00187B71">
        <w:t>Github</w:t>
      </w:r>
      <w:proofErr w:type="spellEnd"/>
      <w:r w:rsidRPr="00187B71">
        <w:t xml:space="preserve"> Link: </w:t>
      </w:r>
      <w:hyperlink r:id="rId37" w:history="1">
        <w:r w:rsidRPr="00187B71">
          <w:rPr>
            <w:rStyle w:val="Hyperlink"/>
          </w:rPr>
          <w:t>https://github.com/Mo2225z/Final-Year-Project</w:t>
        </w:r>
      </w:hyperlink>
    </w:p>
    <w:p w14:paraId="0D3151C1" w14:textId="77777777" w:rsidR="008158A1" w:rsidRPr="00187B71" w:rsidRDefault="008158A1" w:rsidP="007E797D"/>
    <w:p w14:paraId="1D10F3B8" w14:textId="1B6A9E13" w:rsidR="00F40E74" w:rsidRPr="00187B71" w:rsidRDefault="00581EB2" w:rsidP="007E797D">
      <w:pPr>
        <w:pStyle w:val="Heading2"/>
        <w:rPr>
          <w:sz w:val="24"/>
          <w:szCs w:val="24"/>
        </w:rPr>
      </w:pPr>
      <w:bookmarkStart w:id="27" w:name="_Toc165272791"/>
      <w:r w:rsidRPr="00187B71">
        <w:rPr>
          <w:sz w:val="24"/>
          <w:szCs w:val="24"/>
        </w:rPr>
        <w:t>7.</w:t>
      </w:r>
      <w:r w:rsidR="003C1723" w:rsidRPr="00187B71">
        <w:rPr>
          <w:sz w:val="24"/>
          <w:szCs w:val="24"/>
        </w:rPr>
        <w:t>2</w:t>
      </w:r>
      <w:r w:rsidRPr="00187B71">
        <w:rPr>
          <w:sz w:val="24"/>
          <w:szCs w:val="24"/>
        </w:rPr>
        <w:t xml:space="preserve"> </w:t>
      </w:r>
      <w:r w:rsidR="00F40E74" w:rsidRPr="00187B71">
        <w:rPr>
          <w:sz w:val="24"/>
          <w:szCs w:val="24"/>
        </w:rPr>
        <w:t>References</w:t>
      </w:r>
      <w:bookmarkEnd w:id="27"/>
      <w:r w:rsidR="00F40E74" w:rsidRPr="00187B71">
        <w:rPr>
          <w:sz w:val="24"/>
          <w:szCs w:val="24"/>
        </w:rPr>
        <w:t xml:space="preserve"> </w:t>
      </w:r>
    </w:p>
    <w:p w14:paraId="5FDF2E26" w14:textId="77777777" w:rsidR="00B45BCD" w:rsidRPr="00187B71" w:rsidRDefault="00B45BCD" w:rsidP="00B45BCD"/>
    <w:p w14:paraId="39CB3A17" w14:textId="77777777" w:rsidR="001E396E" w:rsidRPr="00187B71" w:rsidRDefault="00897981" w:rsidP="001E396E">
      <w:pPr>
        <w:pStyle w:val="Bibliography"/>
      </w:pPr>
      <w:r w:rsidRPr="00187B71">
        <w:fldChar w:fldCharType="begin"/>
      </w:r>
      <w:r w:rsidRPr="00187B71">
        <w:instrText xml:space="preserve"> ADDIN ZOTERO_BIBL {"uncited":[],"omitted":[],"custom":[]} CSL_BIBLIOGRAPHY </w:instrText>
      </w:r>
      <w:r w:rsidRPr="00187B71">
        <w:fldChar w:fldCharType="separate"/>
      </w:r>
      <w:r w:rsidR="001E396E" w:rsidRPr="00187B71">
        <w:t>[1]</w:t>
      </w:r>
      <w:r w:rsidR="001E396E" w:rsidRPr="00187B71">
        <w:tab/>
        <w:t>A. Singh, ‘Code Like a Pro: The Benefits of Modular Coding in Data Science’, Medium. Accessed: Apr. 29, 2024. [Online]. Available: https://medium.com/@Ambarish_224/code-like-a-pro-the-benefits-of-modular-coding-in-data-science-5c00ae46be49</w:t>
      </w:r>
    </w:p>
    <w:p w14:paraId="44806337" w14:textId="77777777" w:rsidR="001E396E" w:rsidRPr="00187B71" w:rsidRDefault="001E396E" w:rsidP="001E396E">
      <w:pPr>
        <w:pStyle w:val="Bibliography"/>
      </w:pPr>
      <w:r w:rsidRPr="00187B71">
        <w:t>[2]</w:t>
      </w:r>
      <w:r w:rsidRPr="00187B71">
        <w:tab/>
        <w:t>‘What is Database Normalization?’, Data Management. Accessed: Apr. 29, 2024. [Online]. Available: https://www.techtarget.com/searchdatamanagement/definition/normalization</w:t>
      </w:r>
    </w:p>
    <w:p w14:paraId="0C6B0D2D" w14:textId="77777777" w:rsidR="001E396E" w:rsidRPr="00187B71" w:rsidRDefault="001E396E" w:rsidP="001E396E">
      <w:pPr>
        <w:pStyle w:val="Bibliography"/>
      </w:pPr>
      <w:r w:rsidRPr="00187B71">
        <w:t>[3]</w:t>
      </w:r>
      <w:r w:rsidRPr="00187B71">
        <w:tab/>
        <w:t>‘Using the Bayesian average in custom ranking | Algolia’, Algolia Documentation. Accessed: Apr. 29, 2024. [Online]. Available: https://www.algolia.com/doc/guides/managing-results/must-do/custom-ranking/how-to/bayesian-average/</w:t>
      </w:r>
    </w:p>
    <w:p w14:paraId="01E522CF" w14:textId="77777777" w:rsidR="001E396E" w:rsidRPr="00187B71" w:rsidRDefault="001E396E" w:rsidP="001E396E">
      <w:pPr>
        <w:pStyle w:val="Bibliography"/>
      </w:pPr>
      <w:r w:rsidRPr="00187B71">
        <w:t>[4]</w:t>
      </w:r>
      <w:r w:rsidRPr="00187B71">
        <w:tab/>
        <w:t xml:space="preserve">N. Ohsaka, Y. Yamaguchi, N. Kakimura, and K. Kawarabayashi, ‘Maximizing Time-Decaying Influence in Social Networks’, in </w:t>
      </w:r>
      <w:r w:rsidRPr="00187B71">
        <w:rPr>
          <w:i/>
          <w:iCs/>
        </w:rPr>
        <w:t>Machine Learning and Knowledge Discovery in Databases</w:t>
      </w:r>
      <w:r w:rsidRPr="00187B71">
        <w:t>, P. Frasconi, N. Landwehr, G. Manco, and J. Vreeken, Eds., Cham: Springer International Publishing, 2016, pp. 132–147. doi: 10.1007/978-3-319-46128-1_9.</w:t>
      </w:r>
    </w:p>
    <w:p w14:paraId="4E752029" w14:textId="77777777" w:rsidR="001E396E" w:rsidRPr="00187B71" w:rsidRDefault="001E396E" w:rsidP="001E396E">
      <w:pPr>
        <w:pStyle w:val="Bibliography"/>
      </w:pPr>
      <w:r w:rsidRPr="00187B71">
        <w:t>[5]</w:t>
      </w:r>
      <w:r w:rsidRPr="00187B71">
        <w:tab/>
        <w:t>Asana, ‘What Is Agile Methodology? (A Beginner’s Guide) [2024] • Asana’, Asana. Accessed: Apr. 29, 2024. [Online]. Available: https://asana.com/resources/agile-methodology</w:t>
      </w:r>
    </w:p>
    <w:p w14:paraId="7E5FB13D" w14:textId="77777777" w:rsidR="001E396E" w:rsidRPr="00187B71" w:rsidRDefault="001E396E" w:rsidP="001E396E">
      <w:pPr>
        <w:pStyle w:val="Bibliography"/>
      </w:pPr>
      <w:r w:rsidRPr="00187B71">
        <w:t>[6]</w:t>
      </w:r>
      <w:r w:rsidRPr="00187B71">
        <w:tab/>
        <w:t>‘What Is White Box Testing | Types &amp; Techniques for Code Coverage | Imperva’, Learning Center. Accessed: Apr. 29, 2024. [Online]. Available: https://www.imperva.com/learn/application-security/white-box-testing/</w:t>
      </w:r>
    </w:p>
    <w:p w14:paraId="381F7B07" w14:textId="77777777" w:rsidR="001E396E" w:rsidRPr="00187B71" w:rsidRDefault="001E396E" w:rsidP="001E396E">
      <w:pPr>
        <w:pStyle w:val="Bibliography"/>
      </w:pPr>
      <w:r w:rsidRPr="00187B71">
        <w:t>[7]</w:t>
      </w:r>
      <w:r w:rsidRPr="00187B71">
        <w:tab/>
        <w:t>‘What is Black Box Testing | Techniques &amp; Examples | Imperva’, Learning Center. Accessed: Apr. 29, 2024. [Online]. Available: https://www.imperva.com/learn/application-security/black-box-testing/</w:t>
      </w:r>
    </w:p>
    <w:p w14:paraId="2D4E3D03" w14:textId="0F75EB09" w:rsidR="00974F8E" w:rsidRPr="00187B71" w:rsidRDefault="00897981" w:rsidP="007E797D">
      <w:r w:rsidRPr="00187B71">
        <w:fldChar w:fldCharType="end"/>
      </w:r>
    </w:p>
    <w:p w14:paraId="1B8ED81D" w14:textId="77777777" w:rsidR="00F40E74" w:rsidRPr="00187B71" w:rsidRDefault="00F40E74" w:rsidP="007E797D"/>
    <w:p w14:paraId="1266A4F3" w14:textId="7721293A" w:rsidR="007B119E" w:rsidRPr="00187B71" w:rsidRDefault="007B119E" w:rsidP="007E797D">
      <w:pPr>
        <w:pStyle w:val="Heading2"/>
        <w:rPr>
          <w:sz w:val="24"/>
          <w:szCs w:val="24"/>
        </w:rPr>
      </w:pPr>
      <w:bookmarkStart w:id="28" w:name="_Toc165272792"/>
      <w:r w:rsidRPr="00187B71">
        <w:rPr>
          <w:sz w:val="24"/>
          <w:szCs w:val="24"/>
        </w:rPr>
        <w:t>7.</w:t>
      </w:r>
      <w:r w:rsidR="003C1723" w:rsidRPr="00187B71">
        <w:rPr>
          <w:sz w:val="24"/>
          <w:szCs w:val="24"/>
        </w:rPr>
        <w:t>3</w:t>
      </w:r>
      <w:r w:rsidR="003B31CA" w:rsidRPr="00187B71">
        <w:rPr>
          <w:sz w:val="24"/>
          <w:szCs w:val="24"/>
        </w:rPr>
        <w:t xml:space="preserve"> </w:t>
      </w:r>
      <w:r w:rsidRPr="00187B71">
        <w:rPr>
          <w:sz w:val="24"/>
          <w:szCs w:val="24"/>
        </w:rPr>
        <w:t>APPENDIX</w:t>
      </w:r>
      <w:bookmarkEnd w:id="28"/>
    </w:p>
    <w:p w14:paraId="7B38EDBA" w14:textId="77777777" w:rsidR="00F40E74" w:rsidRPr="00187B71" w:rsidRDefault="00F40E74" w:rsidP="007E797D"/>
    <w:p w14:paraId="746753F1" w14:textId="77777777" w:rsidR="00634CD5" w:rsidRPr="00187B71" w:rsidRDefault="00634CD5" w:rsidP="007E797D"/>
    <w:p w14:paraId="773225D9" w14:textId="33A1605A" w:rsidR="00A51060" w:rsidRPr="00187B71" w:rsidRDefault="00A51060" w:rsidP="00A51060">
      <w:pPr>
        <w:pStyle w:val="Caption"/>
        <w:keepNext/>
        <w:rPr>
          <w:sz w:val="24"/>
          <w:szCs w:val="24"/>
        </w:rPr>
      </w:pPr>
      <w:r w:rsidRPr="00187B71">
        <w:rPr>
          <w:sz w:val="24"/>
          <w:szCs w:val="24"/>
        </w:rPr>
        <w:t xml:space="preserve">Table </w:t>
      </w:r>
      <w:r w:rsidRPr="00187B71">
        <w:rPr>
          <w:sz w:val="24"/>
          <w:szCs w:val="24"/>
        </w:rPr>
        <w:fldChar w:fldCharType="begin"/>
      </w:r>
      <w:r w:rsidRPr="00187B71">
        <w:rPr>
          <w:sz w:val="24"/>
          <w:szCs w:val="24"/>
        </w:rPr>
        <w:instrText xml:space="preserve"> SEQ Table \* ARABIC </w:instrText>
      </w:r>
      <w:r w:rsidRPr="00187B71">
        <w:rPr>
          <w:sz w:val="24"/>
          <w:szCs w:val="24"/>
        </w:rPr>
        <w:fldChar w:fldCharType="separate"/>
      </w:r>
      <w:r w:rsidR="00187B71" w:rsidRPr="00187B71">
        <w:rPr>
          <w:noProof/>
          <w:sz w:val="24"/>
          <w:szCs w:val="24"/>
        </w:rPr>
        <w:t>1</w:t>
      </w:r>
      <w:r w:rsidRPr="00187B71">
        <w:rPr>
          <w:sz w:val="24"/>
          <w:szCs w:val="24"/>
        </w:rPr>
        <w:fldChar w:fldCharType="end"/>
      </w:r>
      <w:r w:rsidRPr="00187B71">
        <w:rPr>
          <w:sz w:val="24"/>
          <w:szCs w:val="24"/>
        </w:rPr>
        <w:t>. Showcases Whitebox testing.</w:t>
      </w:r>
    </w:p>
    <w:p w14:paraId="19977B3B" w14:textId="77777777" w:rsidR="00A51060" w:rsidRPr="00187B71" w:rsidRDefault="00A51060" w:rsidP="00A51060"/>
    <w:tbl>
      <w:tblPr>
        <w:tblW w:w="0" w:type="auto"/>
        <w:jc w:val="center"/>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1792"/>
        <w:gridCol w:w="1472"/>
        <w:gridCol w:w="1658"/>
        <w:gridCol w:w="1670"/>
        <w:gridCol w:w="1670"/>
        <w:gridCol w:w="754"/>
      </w:tblGrid>
      <w:tr w:rsidR="00634CD5" w:rsidRPr="00187B71" w14:paraId="7B04D2B8" w14:textId="77777777" w:rsidTr="007E797D">
        <w:trPr>
          <w:tblHeader/>
          <w:tblCellSpacing w:w="15" w:type="dxa"/>
          <w:jc w:val="center"/>
        </w:trPr>
        <w:tc>
          <w:tcPr>
            <w:tcW w:w="0" w:type="auto"/>
            <w:vAlign w:val="center"/>
            <w:hideMark/>
          </w:tcPr>
          <w:p w14:paraId="3B0C467A" w14:textId="77777777" w:rsidR="00634CD5" w:rsidRPr="00187B71" w:rsidRDefault="00634CD5" w:rsidP="00444AE3">
            <w:pPr>
              <w:jc w:val="center"/>
              <w:rPr>
                <w:b/>
                <w:bCs/>
              </w:rPr>
            </w:pPr>
            <w:bookmarkStart w:id="29" w:name="Whitebox"/>
            <w:r w:rsidRPr="00187B71">
              <w:rPr>
                <w:b/>
                <w:bCs/>
              </w:rPr>
              <w:t>Function</w:t>
            </w:r>
          </w:p>
        </w:tc>
        <w:tc>
          <w:tcPr>
            <w:tcW w:w="0" w:type="auto"/>
            <w:vAlign w:val="center"/>
            <w:hideMark/>
          </w:tcPr>
          <w:p w14:paraId="60F88ECF" w14:textId="77777777" w:rsidR="00634CD5" w:rsidRPr="00187B71" w:rsidRDefault="00634CD5" w:rsidP="00444AE3">
            <w:pPr>
              <w:jc w:val="center"/>
              <w:rPr>
                <w:b/>
                <w:bCs/>
              </w:rPr>
            </w:pPr>
            <w:r w:rsidRPr="00187B71">
              <w:rPr>
                <w:b/>
                <w:bCs/>
              </w:rPr>
              <w:t>Input</w:t>
            </w:r>
          </w:p>
        </w:tc>
        <w:tc>
          <w:tcPr>
            <w:tcW w:w="0" w:type="auto"/>
            <w:vAlign w:val="center"/>
            <w:hideMark/>
          </w:tcPr>
          <w:p w14:paraId="3A8B88E5" w14:textId="77777777" w:rsidR="00634CD5" w:rsidRPr="00187B71" w:rsidRDefault="00634CD5" w:rsidP="00444AE3">
            <w:pPr>
              <w:jc w:val="center"/>
              <w:rPr>
                <w:b/>
                <w:bCs/>
              </w:rPr>
            </w:pPr>
            <w:r w:rsidRPr="00187B71">
              <w:rPr>
                <w:b/>
                <w:bCs/>
              </w:rPr>
              <w:t>Process</w:t>
            </w:r>
          </w:p>
        </w:tc>
        <w:tc>
          <w:tcPr>
            <w:tcW w:w="0" w:type="auto"/>
            <w:vAlign w:val="center"/>
            <w:hideMark/>
          </w:tcPr>
          <w:p w14:paraId="160F9009" w14:textId="77777777" w:rsidR="00634CD5" w:rsidRPr="00187B71" w:rsidRDefault="00634CD5" w:rsidP="00444AE3">
            <w:pPr>
              <w:jc w:val="center"/>
              <w:rPr>
                <w:b/>
                <w:bCs/>
              </w:rPr>
            </w:pPr>
            <w:r w:rsidRPr="00187B71">
              <w:rPr>
                <w:b/>
                <w:bCs/>
              </w:rPr>
              <w:t>Expected Output</w:t>
            </w:r>
          </w:p>
        </w:tc>
        <w:tc>
          <w:tcPr>
            <w:tcW w:w="0" w:type="auto"/>
            <w:vAlign w:val="center"/>
            <w:hideMark/>
          </w:tcPr>
          <w:p w14:paraId="6E1570C0" w14:textId="77777777" w:rsidR="00634CD5" w:rsidRPr="00187B71" w:rsidRDefault="00634CD5" w:rsidP="00444AE3">
            <w:pPr>
              <w:jc w:val="center"/>
              <w:rPr>
                <w:b/>
                <w:bCs/>
              </w:rPr>
            </w:pPr>
            <w:r w:rsidRPr="00187B71">
              <w:rPr>
                <w:b/>
                <w:bCs/>
              </w:rPr>
              <w:t>Actual Output</w:t>
            </w:r>
          </w:p>
        </w:tc>
        <w:tc>
          <w:tcPr>
            <w:tcW w:w="0" w:type="auto"/>
            <w:vAlign w:val="center"/>
            <w:hideMark/>
          </w:tcPr>
          <w:p w14:paraId="47935A87" w14:textId="77777777" w:rsidR="00634CD5" w:rsidRPr="00187B71" w:rsidRDefault="00634CD5" w:rsidP="00444AE3">
            <w:pPr>
              <w:jc w:val="center"/>
              <w:rPr>
                <w:b/>
                <w:bCs/>
              </w:rPr>
            </w:pPr>
            <w:r w:rsidRPr="00187B71">
              <w:rPr>
                <w:b/>
                <w:bCs/>
              </w:rPr>
              <w:t>Result</w:t>
            </w:r>
          </w:p>
        </w:tc>
      </w:tr>
      <w:tr w:rsidR="00634CD5" w:rsidRPr="00187B71" w14:paraId="55E5240B" w14:textId="77777777" w:rsidTr="007E797D">
        <w:trPr>
          <w:tblCellSpacing w:w="15" w:type="dxa"/>
          <w:jc w:val="center"/>
        </w:trPr>
        <w:tc>
          <w:tcPr>
            <w:tcW w:w="0" w:type="auto"/>
            <w:vAlign w:val="center"/>
            <w:hideMark/>
          </w:tcPr>
          <w:p w14:paraId="0314C958" w14:textId="77777777" w:rsidR="00634CD5" w:rsidRPr="00187B71" w:rsidRDefault="00634CD5" w:rsidP="00444AE3">
            <w:pPr>
              <w:jc w:val="center"/>
            </w:pPr>
            <w:proofErr w:type="gramStart"/>
            <w:r w:rsidRPr="00187B71">
              <w:rPr>
                <w:rStyle w:val="Strong"/>
              </w:rPr>
              <w:t>login(</w:t>
            </w:r>
            <w:proofErr w:type="gramEnd"/>
            <w:r w:rsidRPr="00187B71">
              <w:rPr>
                <w:rStyle w:val="Strong"/>
              </w:rPr>
              <w:t>) in login.js</w:t>
            </w:r>
          </w:p>
        </w:tc>
        <w:tc>
          <w:tcPr>
            <w:tcW w:w="0" w:type="auto"/>
            <w:vAlign w:val="center"/>
            <w:hideMark/>
          </w:tcPr>
          <w:p w14:paraId="4F7CE90B" w14:textId="77777777" w:rsidR="00634CD5" w:rsidRPr="00187B71" w:rsidRDefault="00634CD5" w:rsidP="00444AE3">
            <w:pPr>
              <w:jc w:val="center"/>
            </w:pPr>
            <w:r w:rsidRPr="00187B71">
              <w:t>Correct email and password</w:t>
            </w:r>
          </w:p>
        </w:tc>
        <w:tc>
          <w:tcPr>
            <w:tcW w:w="0" w:type="auto"/>
            <w:vAlign w:val="center"/>
            <w:hideMark/>
          </w:tcPr>
          <w:p w14:paraId="06052E0F" w14:textId="77777777" w:rsidR="00634CD5" w:rsidRPr="00187B71" w:rsidRDefault="00634CD5" w:rsidP="00444AE3">
            <w:pPr>
              <w:jc w:val="center"/>
            </w:pPr>
            <w:r w:rsidRPr="00187B71">
              <w:t xml:space="preserve">Queries database with email, </w:t>
            </w:r>
            <w:proofErr w:type="spellStart"/>
            <w:r w:rsidRPr="00187B71">
              <w:t>bcrypt</w:t>
            </w:r>
            <w:proofErr w:type="spellEnd"/>
            <w:r w:rsidRPr="00187B71">
              <w:t xml:space="preserve"> compares hashed passwords</w:t>
            </w:r>
          </w:p>
        </w:tc>
        <w:tc>
          <w:tcPr>
            <w:tcW w:w="0" w:type="auto"/>
            <w:vAlign w:val="center"/>
            <w:hideMark/>
          </w:tcPr>
          <w:p w14:paraId="0FC49E83" w14:textId="77777777" w:rsidR="00634CD5" w:rsidRPr="00187B71" w:rsidRDefault="00634CD5" w:rsidP="00444AE3">
            <w:pPr>
              <w:jc w:val="center"/>
            </w:pPr>
            <w:r w:rsidRPr="00187B71">
              <w:t>User is redirected to profile page</w:t>
            </w:r>
          </w:p>
        </w:tc>
        <w:tc>
          <w:tcPr>
            <w:tcW w:w="0" w:type="auto"/>
            <w:vAlign w:val="center"/>
            <w:hideMark/>
          </w:tcPr>
          <w:p w14:paraId="0501CFC0" w14:textId="77777777" w:rsidR="00634CD5" w:rsidRPr="00187B71" w:rsidRDefault="00634CD5" w:rsidP="00444AE3">
            <w:pPr>
              <w:jc w:val="center"/>
            </w:pPr>
            <w:r w:rsidRPr="00187B71">
              <w:t>User is redirected to profile page</w:t>
            </w:r>
          </w:p>
        </w:tc>
        <w:tc>
          <w:tcPr>
            <w:tcW w:w="0" w:type="auto"/>
            <w:vAlign w:val="center"/>
            <w:hideMark/>
          </w:tcPr>
          <w:p w14:paraId="318BA928" w14:textId="77777777" w:rsidR="00634CD5" w:rsidRPr="00187B71" w:rsidRDefault="00634CD5" w:rsidP="00444AE3">
            <w:pPr>
              <w:jc w:val="center"/>
            </w:pPr>
            <w:r w:rsidRPr="00187B71">
              <w:t>Pass</w:t>
            </w:r>
          </w:p>
        </w:tc>
      </w:tr>
      <w:tr w:rsidR="00634CD5" w:rsidRPr="00187B71" w14:paraId="6F7C3743" w14:textId="77777777" w:rsidTr="007E797D">
        <w:trPr>
          <w:tblCellSpacing w:w="15" w:type="dxa"/>
          <w:jc w:val="center"/>
        </w:trPr>
        <w:tc>
          <w:tcPr>
            <w:tcW w:w="0" w:type="auto"/>
            <w:vAlign w:val="center"/>
            <w:hideMark/>
          </w:tcPr>
          <w:p w14:paraId="52A4A2E5" w14:textId="77777777" w:rsidR="00634CD5" w:rsidRPr="00187B71" w:rsidRDefault="00634CD5" w:rsidP="00444AE3">
            <w:pPr>
              <w:jc w:val="center"/>
            </w:pPr>
            <w:proofErr w:type="gramStart"/>
            <w:r w:rsidRPr="00187B71">
              <w:rPr>
                <w:rStyle w:val="Strong"/>
              </w:rPr>
              <w:t>login(</w:t>
            </w:r>
            <w:proofErr w:type="gramEnd"/>
            <w:r w:rsidRPr="00187B71">
              <w:rPr>
                <w:rStyle w:val="Strong"/>
              </w:rPr>
              <w:t>) in login.js</w:t>
            </w:r>
          </w:p>
        </w:tc>
        <w:tc>
          <w:tcPr>
            <w:tcW w:w="0" w:type="auto"/>
            <w:vAlign w:val="center"/>
            <w:hideMark/>
          </w:tcPr>
          <w:p w14:paraId="110A106C" w14:textId="77777777" w:rsidR="00634CD5" w:rsidRPr="00187B71" w:rsidRDefault="00634CD5" w:rsidP="00444AE3">
            <w:pPr>
              <w:jc w:val="center"/>
            </w:pPr>
            <w:r w:rsidRPr="00187B71">
              <w:t>Incorrect password</w:t>
            </w:r>
          </w:p>
        </w:tc>
        <w:tc>
          <w:tcPr>
            <w:tcW w:w="0" w:type="auto"/>
            <w:vAlign w:val="center"/>
            <w:hideMark/>
          </w:tcPr>
          <w:p w14:paraId="4A24C1EC" w14:textId="77777777" w:rsidR="00634CD5" w:rsidRPr="00187B71" w:rsidRDefault="00634CD5" w:rsidP="00444AE3">
            <w:pPr>
              <w:jc w:val="center"/>
            </w:pPr>
            <w:r w:rsidRPr="00187B71">
              <w:t xml:space="preserve">Queries database with </w:t>
            </w:r>
            <w:r w:rsidRPr="00187B71">
              <w:lastRenderedPageBreak/>
              <w:t xml:space="preserve">email, </w:t>
            </w:r>
            <w:proofErr w:type="spellStart"/>
            <w:r w:rsidRPr="00187B71">
              <w:t>bcrypt</w:t>
            </w:r>
            <w:proofErr w:type="spellEnd"/>
            <w:r w:rsidRPr="00187B71">
              <w:t xml:space="preserve"> compares hashed passwords</w:t>
            </w:r>
          </w:p>
        </w:tc>
        <w:tc>
          <w:tcPr>
            <w:tcW w:w="0" w:type="auto"/>
            <w:vAlign w:val="center"/>
            <w:hideMark/>
          </w:tcPr>
          <w:p w14:paraId="7F304788" w14:textId="77777777" w:rsidR="00634CD5" w:rsidRPr="00187B71" w:rsidRDefault="00634CD5" w:rsidP="00444AE3">
            <w:pPr>
              <w:jc w:val="center"/>
            </w:pPr>
            <w:r w:rsidRPr="00187B71">
              <w:lastRenderedPageBreak/>
              <w:t xml:space="preserve">Error message: "Incorrect </w:t>
            </w:r>
            <w:r w:rsidRPr="00187B71">
              <w:lastRenderedPageBreak/>
              <w:t>password" displayed</w:t>
            </w:r>
          </w:p>
        </w:tc>
        <w:tc>
          <w:tcPr>
            <w:tcW w:w="0" w:type="auto"/>
            <w:vAlign w:val="center"/>
            <w:hideMark/>
          </w:tcPr>
          <w:p w14:paraId="7A353393" w14:textId="77777777" w:rsidR="00634CD5" w:rsidRPr="00187B71" w:rsidRDefault="00634CD5" w:rsidP="00444AE3">
            <w:pPr>
              <w:jc w:val="center"/>
            </w:pPr>
            <w:r w:rsidRPr="00187B71">
              <w:lastRenderedPageBreak/>
              <w:t xml:space="preserve">Error message: "Incorrect </w:t>
            </w:r>
            <w:r w:rsidRPr="00187B71">
              <w:lastRenderedPageBreak/>
              <w:t>password" displayed</w:t>
            </w:r>
          </w:p>
        </w:tc>
        <w:tc>
          <w:tcPr>
            <w:tcW w:w="0" w:type="auto"/>
            <w:vAlign w:val="center"/>
            <w:hideMark/>
          </w:tcPr>
          <w:p w14:paraId="66088250" w14:textId="77777777" w:rsidR="00634CD5" w:rsidRPr="00187B71" w:rsidRDefault="00634CD5" w:rsidP="00444AE3">
            <w:pPr>
              <w:jc w:val="center"/>
            </w:pPr>
            <w:r w:rsidRPr="00187B71">
              <w:lastRenderedPageBreak/>
              <w:t>Pass</w:t>
            </w:r>
          </w:p>
        </w:tc>
      </w:tr>
      <w:tr w:rsidR="00634CD5" w:rsidRPr="00187B71" w14:paraId="5A2EB1FC" w14:textId="77777777" w:rsidTr="007E797D">
        <w:trPr>
          <w:tblCellSpacing w:w="15" w:type="dxa"/>
          <w:jc w:val="center"/>
        </w:trPr>
        <w:tc>
          <w:tcPr>
            <w:tcW w:w="0" w:type="auto"/>
            <w:vAlign w:val="center"/>
            <w:hideMark/>
          </w:tcPr>
          <w:p w14:paraId="0B60FD61" w14:textId="77777777" w:rsidR="00634CD5" w:rsidRPr="00187B71" w:rsidRDefault="00634CD5" w:rsidP="00444AE3">
            <w:pPr>
              <w:jc w:val="center"/>
            </w:pPr>
            <w:proofErr w:type="gramStart"/>
            <w:r w:rsidRPr="00187B71">
              <w:rPr>
                <w:rStyle w:val="Strong"/>
              </w:rPr>
              <w:t>login(</w:t>
            </w:r>
            <w:proofErr w:type="gramEnd"/>
            <w:r w:rsidRPr="00187B71">
              <w:rPr>
                <w:rStyle w:val="Strong"/>
              </w:rPr>
              <w:t>) in login.js</w:t>
            </w:r>
          </w:p>
        </w:tc>
        <w:tc>
          <w:tcPr>
            <w:tcW w:w="0" w:type="auto"/>
            <w:vAlign w:val="center"/>
            <w:hideMark/>
          </w:tcPr>
          <w:p w14:paraId="22E52544" w14:textId="77777777" w:rsidR="00634CD5" w:rsidRPr="00187B71" w:rsidRDefault="00634CD5" w:rsidP="00444AE3">
            <w:pPr>
              <w:jc w:val="center"/>
            </w:pPr>
            <w:r w:rsidRPr="00187B71">
              <w:t>Email not found in database</w:t>
            </w:r>
          </w:p>
        </w:tc>
        <w:tc>
          <w:tcPr>
            <w:tcW w:w="0" w:type="auto"/>
            <w:vAlign w:val="center"/>
            <w:hideMark/>
          </w:tcPr>
          <w:p w14:paraId="4BD36FEE" w14:textId="77777777" w:rsidR="00634CD5" w:rsidRPr="00187B71" w:rsidRDefault="00634CD5" w:rsidP="00444AE3">
            <w:pPr>
              <w:jc w:val="center"/>
            </w:pPr>
            <w:r w:rsidRPr="00187B71">
              <w:t>Queries database with email</w:t>
            </w:r>
          </w:p>
        </w:tc>
        <w:tc>
          <w:tcPr>
            <w:tcW w:w="0" w:type="auto"/>
            <w:vAlign w:val="center"/>
            <w:hideMark/>
          </w:tcPr>
          <w:p w14:paraId="0979C938" w14:textId="77777777" w:rsidR="00634CD5" w:rsidRPr="00187B71" w:rsidRDefault="00634CD5" w:rsidP="00444AE3">
            <w:pPr>
              <w:jc w:val="center"/>
            </w:pPr>
            <w:r w:rsidRPr="00187B71">
              <w:t>Error message: "User not found" displayed</w:t>
            </w:r>
          </w:p>
        </w:tc>
        <w:tc>
          <w:tcPr>
            <w:tcW w:w="0" w:type="auto"/>
            <w:vAlign w:val="center"/>
            <w:hideMark/>
          </w:tcPr>
          <w:p w14:paraId="20290EF6" w14:textId="77777777" w:rsidR="00634CD5" w:rsidRPr="00187B71" w:rsidRDefault="00634CD5" w:rsidP="00444AE3">
            <w:pPr>
              <w:jc w:val="center"/>
            </w:pPr>
            <w:r w:rsidRPr="00187B71">
              <w:t>Error message: "User not found" displayed</w:t>
            </w:r>
          </w:p>
        </w:tc>
        <w:tc>
          <w:tcPr>
            <w:tcW w:w="0" w:type="auto"/>
            <w:vAlign w:val="center"/>
            <w:hideMark/>
          </w:tcPr>
          <w:p w14:paraId="622FADE2" w14:textId="77777777" w:rsidR="00634CD5" w:rsidRPr="00187B71" w:rsidRDefault="00634CD5" w:rsidP="00444AE3">
            <w:pPr>
              <w:jc w:val="center"/>
            </w:pPr>
            <w:r w:rsidRPr="00187B71">
              <w:t>Pass</w:t>
            </w:r>
          </w:p>
        </w:tc>
      </w:tr>
      <w:tr w:rsidR="00634CD5" w:rsidRPr="00187B71" w14:paraId="7DFD5343" w14:textId="77777777" w:rsidTr="007E797D">
        <w:trPr>
          <w:tblCellSpacing w:w="15" w:type="dxa"/>
          <w:jc w:val="center"/>
        </w:trPr>
        <w:tc>
          <w:tcPr>
            <w:tcW w:w="0" w:type="auto"/>
            <w:vAlign w:val="center"/>
            <w:hideMark/>
          </w:tcPr>
          <w:p w14:paraId="4C6EE631" w14:textId="77777777" w:rsidR="00634CD5" w:rsidRPr="00187B71" w:rsidRDefault="00634CD5" w:rsidP="00444AE3">
            <w:pPr>
              <w:jc w:val="center"/>
            </w:pPr>
            <w:proofErr w:type="gramStart"/>
            <w:r w:rsidRPr="00187B71">
              <w:rPr>
                <w:rStyle w:val="Strong"/>
              </w:rPr>
              <w:t>logout(</w:t>
            </w:r>
            <w:proofErr w:type="gramEnd"/>
            <w:r w:rsidRPr="00187B71">
              <w:rPr>
                <w:rStyle w:val="Strong"/>
              </w:rPr>
              <w:t>) in login.js</w:t>
            </w:r>
          </w:p>
        </w:tc>
        <w:tc>
          <w:tcPr>
            <w:tcW w:w="0" w:type="auto"/>
            <w:vAlign w:val="center"/>
            <w:hideMark/>
          </w:tcPr>
          <w:p w14:paraId="5581B0E1" w14:textId="77777777" w:rsidR="00634CD5" w:rsidRPr="00187B71" w:rsidRDefault="00634CD5" w:rsidP="00444AE3">
            <w:pPr>
              <w:jc w:val="center"/>
            </w:pPr>
            <w:r w:rsidRPr="00187B71">
              <w:t>User selects logout</w:t>
            </w:r>
          </w:p>
        </w:tc>
        <w:tc>
          <w:tcPr>
            <w:tcW w:w="0" w:type="auto"/>
            <w:vAlign w:val="center"/>
            <w:hideMark/>
          </w:tcPr>
          <w:p w14:paraId="6B6B81BA" w14:textId="77777777" w:rsidR="00634CD5" w:rsidRPr="00187B71" w:rsidRDefault="00634CD5" w:rsidP="00444AE3">
            <w:pPr>
              <w:jc w:val="center"/>
            </w:pPr>
            <w:r w:rsidRPr="00187B71">
              <w:t>Session is destroyed, user redirected to login page</w:t>
            </w:r>
          </w:p>
        </w:tc>
        <w:tc>
          <w:tcPr>
            <w:tcW w:w="0" w:type="auto"/>
            <w:vAlign w:val="center"/>
            <w:hideMark/>
          </w:tcPr>
          <w:p w14:paraId="165C9C2F" w14:textId="77777777" w:rsidR="00634CD5" w:rsidRPr="00187B71" w:rsidRDefault="00634CD5" w:rsidP="00444AE3">
            <w:pPr>
              <w:jc w:val="center"/>
            </w:pPr>
            <w:r w:rsidRPr="00187B71">
              <w:t>User is redirected to login page</w:t>
            </w:r>
          </w:p>
        </w:tc>
        <w:tc>
          <w:tcPr>
            <w:tcW w:w="0" w:type="auto"/>
            <w:vAlign w:val="center"/>
            <w:hideMark/>
          </w:tcPr>
          <w:p w14:paraId="79E061DB" w14:textId="77777777" w:rsidR="00634CD5" w:rsidRPr="00187B71" w:rsidRDefault="00634CD5" w:rsidP="00444AE3">
            <w:pPr>
              <w:jc w:val="center"/>
            </w:pPr>
            <w:r w:rsidRPr="00187B71">
              <w:t>User is redirected to login page</w:t>
            </w:r>
          </w:p>
        </w:tc>
        <w:tc>
          <w:tcPr>
            <w:tcW w:w="0" w:type="auto"/>
            <w:vAlign w:val="center"/>
            <w:hideMark/>
          </w:tcPr>
          <w:p w14:paraId="301703E6" w14:textId="77777777" w:rsidR="00634CD5" w:rsidRPr="00187B71" w:rsidRDefault="00634CD5" w:rsidP="00444AE3">
            <w:pPr>
              <w:jc w:val="center"/>
            </w:pPr>
            <w:r w:rsidRPr="00187B71">
              <w:t>Pass</w:t>
            </w:r>
          </w:p>
        </w:tc>
      </w:tr>
      <w:tr w:rsidR="00634CD5" w:rsidRPr="00187B71" w14:paraId="19CD43BF" w14:textId="77777777" w:rsidTr="007E797D">
        <w:trPr>
          <w:tblCellSpacing w:w="15" w:type="dxa"/>
          <w:jc w:val="center"/>
        </w:trPr>
        <w:tc>
          <w:tcPr>
            <w:tcW w:w="0" w:type="auto"/>
            <w:vAlign w:val="center"/>
            <w:hideMark/>
          </w:tcPr>
          <w:p w14:paraId="7A7020D4" w14:textId="77777777" w:rsidR="00634CD5" w:rsidRPr="00187B71" w:rsidRDefault="00634CD5" w:rsidP="00444AE3">
            <w:pPr>
              <w:jc w:val="center"/>
            </w:pPr>
            <w:proofErr w:type="spellStart"/>
            <w:proofErr w:type="gramStart"/>
            <w:r w:rsidRPr="00187B71">
              <w:rPr>
                <w:rStyle w:val="Strong"/>
              </w:rPr>
              <w:t>signUp</w:t>
            </w:r>
            <w:proofErr w:type="spellEnd"/>
            <w:r w:rsidRPr="00187B71">
              <w:rPr>
                <w:rStyle w:val="Strong"/>
              </w:rPr>
              <w:t>(</w:t>
            </w:r>
            <w:proofErr w:type="gramEnd"/>
            <w:r w:rsidRPr="00187B71">
              <w:rPr>
                <w:rStyle w:val="Strong"/>
              </w:rPr>
              <w:t>) in signup.js</w:t>
            </w:r>
          </w:p>
        </w:tc>
        <w:tc>
          <w:tcPr>
            <w:tcW w:w="0" w:type="auto"/>
            <w:vAlign w:val="center"/>
            <w:hideMark/>
          </w:tcPr>
          <w:p w14:paraId="3AA87002" w14:textId="77777777" w:rsidR="00634CD5" w:rsidRPr="00187B71" w:rsidRDefault="00634CD5" w:rsidP="00444AE3">
            <w:pPr>
              <w:jc w:val="center"/>
            </w:pPr>
            <w:r w:rsidRPr="00187B71">
              <w:t>Enter all fields correctly</w:t>
            </w:r>
          </w:p>
        </w:tc>
        <w:tc>
          <w:tcPr>
            <w:tcW w:w="0" w:type="auto"/>
            <w:vAlign w:val="center"/>
            <w:hideMark/>
          </w:tcPr>
          <w:p w14:paraId="6ADDD477" w14:textId="77777777" w:rsidR="00634CD5" w:rsidRPr="00187B71" w:rsidRDefault="00634CD5" w:rsidP="00444AE3">
            <w:pPr>
              <w:jc w:val="center"/>
            </w:pPr>
            <w:r w:rsidRPr="00187B71">
              <w:t xml:space="preserve">Insert user data into database, hash password with </w:t>
            </w:r>
            <w:proofErr w:type="spellStart"/>
            <w:r w:rsidRPr="00187B71">
              <w:t>bcrypt</w:t>
            </w:r>
            <w:proofErr w:type="spellEnd"/>
          </w:p>
        </w:tc>
        <w:tc>
          <w:tcPr>
            <w:tcW w:w="0" w:type="auto"/>
            <w:vAlign w:val="center"/>
            <w:hideMark/>
          </w:tcPr>
          <w:p w14:paraId="5B2CCDF8" w14:textId="77777777" w:rsidR="00634CD5" w:rsidRPr="00187B71" w:rsidRDefault="00634CD5" w:rsidP="00444AE3">
            <w:pPr>
              <w:jc w:val="center"/>
            </w:pPr>
            <w:r w:rsidRPr="00187B71">
              <w:t>User is registered successfully</w:t>
            </w:r>
          </w:p>
        </w:tc>
        <w:tc>
          <w:tcPr>
            <w:tcW w:w="0" w:type="auto"/>
            <w:vAlign w:val="center"/>
            <w:hideMark/>
          </w:tcPr>
          <w:p w14:paraId="60E67CC8" w14:textId="77777777" w:rsidR="00634CD5" w:rsidRPr="00187B71" w:rsidRDefault="00634CD5" w:rsidP="00444AE3">
            <w:pPr>
              <w:jc w:val="center"/>
            </w:pPr>
            <w:r w:rsidRPr="00187B71">
              <w:t>User is registered successfully</w:t>
            </w:r>
          </w:p>
        </w:tc>
        <w:tc>
          <w:tcPr>
            <w:tcW w:w="0" w:type="auto"/>
            <w:vAlign w:val="center"/>
            <w:hideMark/>
          </w:tcPr>
          <w:p w14:paraId="054DEEC2" w14:textId="77777777" w:rsidR="00634CD5" w:rsidRPr="00187B71" w:rsidRDefault="00634CD5" w:rsidP="00444AE3">
            <w:pPr>
              <w:jc w:val="center"/>
            </w:pPr>
            <w:r w:rsidRPr="00187B71">
              <w:t>Pass</w:t>
            </w:r>
          </w:p>
        </w:tc>
      </w:tr>
      <w:tr w:rsidR="00634CD5" w:rsidRPr="00187B71" w14:paraId="60457BCB" w14:textId="77777777" w:rsidTr="007E797D">
        <w:trPr>
          <w:tblCellSpacing w:w="15" w:type="dxa"/>
          <w:jc w:val="center"/>
        </w:trPr>
        <w:tc>
          <w:tcPr>
            <w:tcW w:w="0" w:type="auto"/>
            <w:vAlign w:val="center"/>
            <w:hideMark/>
          </w:tcPr>
          <w:p w14:paraId="72ACC3DC" w14:textId="77777777" w:rsidR="00634CD5" w:rsidRPr="00187B71" w:rsidRDefault="00634CD5" w:rsidP="00444AE3">
            <w:pPr>
              <w:jc w:val="center"/>
            </w:pPr>
            <w:proofErr w:type="spellStart"/>
            <w:proofErr w:type="gramStart"/>
            <w:r w:rsidRPr="00187B71">
              <w:rPr>
                <w:rStyle w:val="Strong"/>
              </w:rPr>
              <w:t>signUp</w:t>
            </w:r>
            <w:proofErr w:type="spellEnd"/>
            <w:r w:rsidRPr="00187B71">
              <w:rPr>
                <w:rStyle w:val="Strong"/>
              </w:rPr>
              <w:t>(</w:t>
            </w:r>
            <w:proofErr w:type="gramEnd"/>
            <w:r w:rsidRPr="00187B71">
              <w:rPr>
                <w:rStyle w:val="Strong"/>
              </w:rPr>
              <w:t>) in signup.js</w:t>
            </w:r>
          </w:p>
        </w:tc>
        <w:tc>
          <w:tcPr>
            <w:tcW w:w="0" w:type="auto"/>
            <w:vAlign w:val="center"/>
            <w:hideMark/>
          </w:tcPr>
          <w:p w14:paraId="68E2C814" w14:textId="77777777" w:rsidR="00634CD5" w:rsidRPr="00187B71" w:rsidRDefault="00634CD5" w:rsidP="00444AE3">
            <w:pPr>
              <w:jc w:val="center"/>
            </w:pPr>
            <w:r w:rsidRPr="00187B71">
              <w:t>Input an email that is already taken</w:t>
            </w:r>
          </w:p>
        </w:tc>
        <w:tc>
          <w:tcPr>
            <w:tcW w:w="0" w:type="auto"/>
            <w:vAlign w:val="center"/>
            <w:hideMark/>
          </w:tcPr>
          <w:p w14:paraId="5F229C87" w14:textId="77777777" w:rsidR="00634CD5" w:rsidRPr="00187B71" w:rsidRDefault="00634CD5" w:rsidP="00444AE3">
            <w:pPr>
              <w:jc w:val="center"/>
            </w:pPr>
            <w:r w:rsidRPr="00187B71">
              <w:t>Attempt to insert duplicate email into database</w:t>
            </w:r>
          </w:p>
        </w:tc>
        <w:tc>
          <w:tcPr>
            <w:tcW w:w="0" w:type="auto"/>
            <w:vAlign w:val="center"/>
            <w:hideMark/>
          </w:tcPr>
          <w:p w14:paraId="4DDBCB26" w14:textId="77777777" w:rsidR="00634CD5" w:rsidRPr="00187B71" w:rsidRDefault="00634CD5" w:rsidP="00444AE3">
            <w:pPr>
              <w:jc w:val="center"/>
            </w:pPr>
            <w:r w:rsidRPr="00187B71">
              <w:t>Error message: "Email already exists" displayed</w:t>
            </w:r>
          </w:p>
        </w:tc>
        <w:tc>
          <w:tcPr>
            <w:tcW w:w="0" w:type="auto"/>
            <w:vAlign w:val="center"/>
            <w:hideMark/>
          </w:tcPr>
          <w:p w14:paraId="040D3E0F" w14:textId="77777777" w:rsidR="00634CD5" w:rsidRPr="00187B71" w:rsidRDefault="00634CD5" w:rsidP="00444AE3">
            <w:pPr>
              <w:jc w:val="center"/>
            </w:pPr>
            <w:r w:rsidRPr="00187B71">
              <w:t>Error message: "Email already exists" displayed</w:t>
            </w:r>
          </w:p>
        </w:tc>
        <w:tc>
          <w:tcPr>
            <w:tcW w:w="0" w:type="auto"/>
            <w:vAlign w:val="center"/>
            <w:hideMark/>
          </w:tcPr>
          <w:p w14:paraId="0B128358" w14:textId="77777777" w:rsidR="00634CD5" w:rsidRPr="00187B71" w:rsidRDefault="00634CD5" w:rsidP="00444AE3">
            <w:pPr>
              <w:jc w:val="center"/>
            </w:pPr>
            <w:r w:rsidRPr="00187B71">
              <w:t>Pass</w:t>
            </w:r>
          </w:p>
        </w:tc>
      </w:tr>
      <w:tr w:rsidR="00634CD5" w:rsidRPr="00187B71" w14:paraId="60CCF943" w14:textId="77777777" w:rsidTr="007E797D">
        <w:trPr>
          <w:tblCellSpacing w:w="15" w:type="dxa"/>
          <w:jc w:val="center"/>
        </w:trPr>
        <w:tc>
          <w:tcPr>
            <w:tcW w:w="0" w:type="auto"/>
            <w:vAlign w:val="center"/>
            <w:hideMark/>
          </w:tcPr>
          <w:p w14:paraId="64AAF6C2" w14:textId="77777777" w:rsidR="00634CD5" w:rsidRPr="00187B71" w:rsidRDefault="00634CD5" w:rsidP="00444AE3">
            <w:pPr>
              <w:jc w:val="center"/>
            </w:pPr>
            <w:proofErr w:type="spellStart"/>
            <w:proofErr w:type="gramStart"/>
            <w:r w:rsidRPr="00187B71">
              <w:rPr>
                <w:rStyle w:val="Strong"/>
              </w:rPr>
              <w:t>signUp</w:t>
            </w:r>
            <w:proofErr w:type="spellEnd"/>
            <w:r w:rsidRPr="00187B71">
              <w:rPr>
                <w:rStyle w:val="Strong"/>
              </w:rPr>
              <w:t>(</w:t>
            </w:r>
            <w:proofErr w:type="gramEnd"/>
            <w:r w:rsidRPr="00187B71">
              <w:rPr>
                <w:rStyle w:val="Strong"/>
              </w:rPr>
              <w:t>) in signup.js</w:t>
            </w:r>
          </w:p>
        </w:tc>
        <w:tc>
          <w:tcPr>
            <w:tcW w:w="0" w:type="auto"/>
            <w:vAlign w:val="center"/>
            <w:hideMark/>
          </w:tcPr>
          <w:p w14:paraId="0DC94C6B" w14:textId="77777777" w:rsidR="00634CD5" w:rsidRPr="00187B71" w:rsidRDefault="00634CD5" w:rsidP="00444AE3">
            <w:pPr>
              <w:jc w:val="center"/>
            </w:pPr>
            <w:r w:rsidRPr="00187B71">
              <w:t>Input a password shorter than required length</w:t>
            </w:r>
          </w:p>
        </w:tc>
        <w:tc>
          <w:tcPr>
            <w:tcW w:w="0" w:type="auto"/>
            <w:vAlign w:val="center"/>
            <w:hideMark/>
          </w:tcPr>
          <w:p w14:paraId="7E855379" w14:textId="77777777" w:rsidR="00634CD5" w:rsidRPr="00187B71" w:rsidRDefault="00634CD5" w:rsidP="00444AE3">
            <w:pPr>
              <w:jc w:val="center"/>
            </w:pPr>
            <w:r w:rsidRPr="00187B71">
              <w:t>Validation fails due to password length check</w:t>
            </w:r>
          </w:p>
        </w:tc>
        <w:tc>
          <w:tcPr>
            <w:tcW w:w="0" w:type="auto"/>
            <w:vAlign w:val="center"/>
            <w:hideMark/>
          </w:tcPr>
          <w:p w14:paraId="5BE04869" w14:textId="77777777" w:rsidR="00634CD5" w:rsidRPr="00187B71" w:rsidRDefault="00634CD5" w:rsidP="00444AE3">
            <w:pPr>
              <w:jc w:val="center"/>
            </w:pPr>
            <w:r w:rsidRPr="00187B71">
              <w:t>Error message: "Password too short" displayed</w:t>
            </w:r>
          </w:p>
        </w:tc>
        <w:tc>
          <w:tcPr>
            <w:tcW w:w="0" w:type="auto"/>
            <w:vAlign w:val="center"/>
            <w:hideMark/>
          </w:tcPr>
          <w:p w14:paraId="4646BCEF" w14:textId="77777777" w:rsidR="00634CD5" w:rsidRPr="00187B71" w:rsidRDefault="00634CD5" w:rsidP="00444AE3">
            <w:pPr>
              <w:jc w:val="center"/>
            </w:pPr>
            <w:r w:rsidRPr="00187B71">
              <w:t>Error message: "Password too short" displayed</w:t>
            </w:r>
          </w:p>
        </w:tc>
        <w:tc>
          <w:tcPr>
            <w:tcW w:w="0" w:type="auto"/>
            <w:vAlign w:val="center"/>
            <w:hideMark/>
          </w:tcPr>
          <w:p w14:paraId="22CB0008" w14:textId="77777777" w:rsidR="00634CD5" w:rsidRPr="00187B71" w:rsidRDefault="00634CD5" w:rsidP="00444AE3">
            <w:pPr>
              <w:jc w:val="center"/>
            </w:pPr>
            <w:r w:rsidRPr="00187B71">
              <w:t>Pass</w:t>
            </w:r>
          </w:p>
        </w:tc>
      </w:tr>
      <w:tr w:rsidR="00634CD5" w:rsidRPr="00187B71" w14:paraId="4C458A11" w14:textId="77777777" w:rsidTr="007E797D">
        <w:trPr>
          <w:tblCellSpacing w:w="15" w:type="dxa"/>
          <w:jc w:val="center"/>
        </w:trPr>
        <w:tc>
          <w:tcPr>
            <w:tcW w:w="0" w:type="auto"/>
            <w:vAlign w:val="center"/>
            <w:hideMark/>
          </w:tcPr>
          <w:p w14:paraId="32836EAF" w14:textId="77777777" w:rsidR="00634CD5" w:rsidRPr="00187B71" w:rsidRDefault="00634CD5" w:rsidP="00444AE3">
            <w:pPr>
              <w:jc w:val="center"/>
            </w:pPr>
            <w:proofErr w:type="gramStart"/>
            <w:r w:rsidRPr="00187B71">
              <w:rPr>
                <w:rStyle w:val="Strong"/>
              </w:rPr>
              <w:t>profile(</w:t>
            </w:r>
            <w:proofErr w:type="gramEnd"/>
            <w:r w:rsidRPr="00187B71">
              <w:rPr>
                <w:rStyle w:val="Strong"/>
              </w:rPr>
              <w:t>) in profile.js</w:t>
            </w:r>
          </w:p>
        </w:tc>
        <w:tc>
          <w:tcPr>
            <w:tcW w:w="0" w:type="auto"/>
            <w:vAlign w:val="center"/>
            <w:hideMark/>
          </w:tcPr>
          <w:p w14:paraId="773A0643" w14:textId="77777777" w:rsidR="00634CD5" w:rsidRPr="00187B71" w:rsidRDefault="00634CD5" w:rsidP="00444AE3">
            <w:pPr>
              <w:jc w:val="center"/>
            </w:pPr>
            <w:r w:rsidRPr="00187B71">
              <w:t>Access profile with valid session</w:t>
            </w:r>
          </w:p>
        </w:tc>
        <w:tc>
          <w:tcPr>
            <w:tcW w:w="0" w:type="auto"/>
            <w:vAlign w:val="center"/>
            <w:hideMark/>
          </w:tcPr>
          <w:p w14:paraId="080F3E9D" w14:textId="77777777" w:rsidR="00634CD5" w:rsidRPr="00187B71" w:rsidRDefault="00634CD5" w:rsidP="00444AE3">
            <w:pPr>
              <w:jc w:val="center"/>
            </w:pPr>
            <w:r w:rsidRPr="00187B71">
              <w:t>Fetch user details and ratings from the database</w:t>
            </w:r>
          </w:p>
        </w:tc>
        <w:tc>
          <w:tcPr>
            <w:tcW w:w="0" w:type="auto"/>
            <w:vAlign w:val="center"/>
            <w:hideMark/>
          </w:tcPr>
          <w:p w14:paraId="4BE1D3B1" w14:textId="77777777" w:rsidR="00634CD5" w:rsidRPr="00187B71" w:rsidRDefault="00634CD5" w:rsidP="00444AE3">
            <w:pPr>
              <w:jc w:val="center"/>
            </w:pPr>
            <w:r w:rsidRPr="00187B71">
              <w:t>User profile and ratings displayed</w:t>
            </w:r>
          </w:p>
        </w:tc>
        <w:tc>
          <w:tcPr>
            <w:tcW w:w="0" w:type="auto"/>
            <w:vAlign w:val="center"/>
            <w:hideMark/>
          </w:tcPr>
          <w:p w14:paraId="31831228" w14:textId="77777777" w:rsidR="00634CD5" w:rsidRPr="00187B71" w:rsidRDefault="00634CD5" w:rsidP="00444AE3">
            <w:pPr>
              <w:jc w:val="center"/>
            </w:pPr>
            <w:r w:rsidRPr="00187B71">
              <w:t>User profile and ratings displayed</w:t>
            </w:r>
          </w:p>
        </w:tc>
        <w:tc>
          <w:tcPr>
            <w:tcW w:w="0" w:type="auto"/>
            <w:vAlign w:val="center"/>
            <w:hideMark/>
          </w:tcPr>
          <w:p w14:paraId="0C5C4EBE" w14:textId="77777777" w:rsidR="00634CD5" w:rsidRPr="00187B71" w:rsidRDefault="00634CD5" w:rsidP="00444AE3">
            <w:pPr>
              <w:jc w:val="center"/>
            </w:pPr>
            <w:r w:rsidRPr="00187B71">
              <w:t>Pass</w:t>
            </w:r>
          </w:p>
        </w:tc>
      </w:tr>
      <w:tr w:rsidR="00634CD5" w:rsidRPr="00187B71" w14:paraId="6C189B23" w14:textId="77777777" w:rsidTr="007E797D">
        <w:trPr>
          <w:tblCellSpacing w:w="15" w:type="dxa"/>
          <w:jc w:val="center"/>
        </w:trPr>
        <w:tc>
          <w:tcPr>
            <w:tcW w:w="0" w:type="auto"/>
            <w:vAlign w:val="center"/>
            <w:hideMark/>
          </w:tcPr>
          <w:p w14:paraId="22CE8D1D" w14:textId="77777777" w:rsidR="00634CD5" w:rsidRPr="00187B71" w:rsidRDefault="00634CD5" w:rsidP="00444AE3">
            <w:pPr>
              <w:jc w:val="center"/>
            </w:pPr>
            <w:proofErr w:type="gramStart"/>
            <w:r w:rsidRPr="00187B71">
              <w:rPr>
                <w:rStyle w:val="Strong"/>
              </w:rPr>
              <w:t>profile(</w:t>
            </w:r>
            <w:proofErr w:type="gramEnd"/>
            <w:r w:rsidRPr="00187B71">
              <w:rPr>
                <w:rStyle w:val="Strong"/>
              </w:rPr>
              <w:t>) in profile.js</w:t>
            </w:r>
          </w:p>
        </w:tc>
        <w:tc>
          <w:tcPr>
            <w:tcW w:w="0" w:type="auto"/>
            <w:vAlign w:val="center"/>
            <w:hideMark/>
          </w:tcPr>
          <w:p w14:paraId="69084A54" w14:textId="77777777" w:rsidR="00634CD5" w:rsidRPr="00187B71" w:rsidRDefault="00634CD5" w:rsidP="00444AE3">
            <w:pPr>
              <w:jc w:val="center"/>
            </w:pPr>
            <w:r w:rsidRPr="00187B71">
              <w:t>Access profile without valid session</w:t>
            </w:r>
          </w:p>
        </w:tc>
        <w:tc>
          <w:tcPr>
            <w:tcW w:w="0" w:type="auto"/>
            <w:vAlign w:val="center"/>
            <w:hideMark/>
          </w:tcPr>
          <w:p w14:paraId="7E186C93" w14:textId="77777777" w:rsidR="00634CD5" w:rsidRPr="00187B71" w:rsidRDefault="00634CD5" w:rsidP="00444AE3">
            <w:pPr>
              <w:jc w:val="center"/>
            </w:pPr>
            <w:r w:rsidRPr="00187B71">
              <w:t>Redirect to login due to missing session</w:t>
            </w:r>
          </w:p>
        </w:tc>
        <w:tc>
          <w:tcPr>
            <w:tcW w:w="0" w:type="auto"/>
            <w:vAlign w:val="center"/>
            <w:hideMark/>
          </w:tcPr>
          <w:p w14:paraId="0A0A5178" w14:textId="77777777" w:rsidR="00634CD5" w:rsidRPr="00187B71" w:rsidRDefault="00634CD5" w:rsidP="00444AE3">
            <w:pPr>
              <w:jc w:val="center"/>
            </w:pPr>
            <w:r w:rsidRPr="00187B71">
              <w:t>User is redirected to login page</w:t>
            </w:r>
          </w:p>
        </w:tc>
        <w:tc>
          <w:tcPr>
            <w:tcW w:w="0" w:type="auto"/>
            <w:vAlign w:val="center"/>
            <w:hideMark/>
          </w:tcPr>
          <w:p w14:paraId="48E42B0E" w14:textId="77777777" w:rsidR="00634CD5" w:rsidRPr="00187B71" w:rsidRDefault="00634CD5" w:rsidP="00444AE3">
            <w:pPr>
              <w:jc w:val="center"/>
            </w:pPr>
            <w:r w:rsidRPr="00187B71">
              <w:t>User is redirected to login page</w:t>
            </w:r>
          </w:p>
        </w:tc>
        <w:tc>
          <w:tcPr>
            <w:tcW w:w="0" w:type="auto"/>
            <w:vAlign w:val="center"/>
            <w:hideMark/>
          </w:tcPr>
          <w:p w14:paraId="74549658" w14:textId="77777777" w:rsidR="00634CD5" w:rsidRPr="00187B71" w:rsidRDefault="00634CD5" w:rsidP="00444AE3">
            <w:pPr>
              <w:jc w:val="center"/>
            </w:pPr>
            <w:r w:rsidRPr="00187B71">
              <w:t>Pass</w:t>
            </w:r>
          </w:p>
        </w:tc>
      </w:tr>
      <w:tr w:rsidR="00634CD5" w:rsidRPr="00187B71" w14:paraId="435CB7CB" w14:textId="77777777" w:rsidTr="007E797D">
        <w:trPr>
          <w:tblCellSpacing w:w="15" w:type="dxa"/>
          <w:jc w:val="center"/>
        </w:trPr>
        <w:tc>
          <w:tcPr>
            <w:tcW w:w="0" w:type="auto"/>
            <w:vAlign w:val="center"/>
            <w:hideMark/>
          </w:tcPr>
          <w:p w14:paraId="07048095" w14:textId="77777777" w:rsidR="00634CD5" w:rsidRPr="00187B71" w:rsidRDefault="00634CD5" w:rsidP="00444AE3">
            <w:pPr>
              <w:jc w:val="center"/>
            </w:pPr>
            <w:proofErr w:type="spellStart"/>
            <w:proofErr w:type="gramStart"/>
            <w:r w:rsidRPr="00187B71">
              <w:rPr>
                <w:rStyle w:val="Strong"/>
              </w:rPr>
              <w:t>uploadProfile</w:t>
            </w:r>
            <w:proofErr w:type="spellEnd"/>
            <w:r w:rsidRPr="00187B71">
              <w:rPr>
                <w:rStyle w:val="Strong"/>
              </w:rPr>
              <w:t>(</w:t>
            </w:r>
            <w:proofErr w:type="gramEnd"/>
            <w:r w:rsidRPr="00187B71">
              <w:rPr>
                <w:rStyle w:val="Strong"/>
              </w:rPr>
              <w:t>) in profile.js</w:t>
            </w:r>
          </w:p>
        </w:tc>
        <w:tc>
          <w:tcPr>
            <w:tcW w:w="0" w:type="auto"/>
            <w:vAlign w:val="center"/>
            <w:hideMark/>
          </w:tcPr>
          <w:p w14:paraId="52C59923" w14:textId="77777777" w:rsidR="00634CD5" w:rsidRPr="00187B71" w:rsidRDefault="00634CD5" w:rsidP="00444AE3">
            <w:pPr>
              <w:jc w:val="center"/>
            </w:pPr>
            <w:r w:rsidRPr="00187B71">
              <w:t>Upload a valid image file</w:t>
            </w:r>
          </w:p>
        </w:tc>
        <w:tc>
          <w:tcPr>
            <w:tcW w:w="0" w:type="auto"/>
            <w:vAlign w:val="center"/>
            <w:hideMark/>
          </w:tcPr>
          <w:p w14:paraId="0190B8B9" w14:textId="77777777" w:rsidR="00634CD5" w:rsidRPr="00187B71" w:rsidRDefault="00634CD5" w:rsidP="00444AE3">
            <w:pPr>
              <w:jc w:val="center"/>
            </w:pPr>
            <w:r w:rsidRPr="00187B71">
              <w:t>File is stored, user profile updated in database</w:t>
            </w:r>
          </w:p>
        </w:tc>
        <w:tc>
          <w:tcPr>
            <w:tcW w:w="0" w:type="auto"/>
            <w:vAlign w:val="center"/>
            <w:hideMark/>
          </w:tcPr>
          <w:p w14:paraId="280B3EFD" w14:textId="77777777" w:rsidR="00634CD5" w:rsidRPr="00187B71" w:rsidRDefault="00634CD5" w:rsidP="00444AE3">
            <w:pPr>
              <w:jc w:val="center"/>
            </w:pPr>
            <w:r w:rsidRPr="00187B71">
              <w:t>Success message: "Profile Updated" displayed</w:t>
            </w:r>
          </w:p>
        </w:tc>
        <w:tc>
          <w:tcPr>
            <w:tcW w:w="0" w:type="auto"/>
            <w:vAlign w:val="center"/>
            <w:hideMark/>
          </w:tcPr>
          <w:p w14:paraId="527C4913" w14:textId="77777777" w:rsidR="00634CD5" w:rsidRPr="00187B71" w:rsidRDefault="00634CD5" w:rsidP="00444AE3">
            <w:pPr>
              <w:jc w:val="center"/>
            </w:pPr>
            <w:r w:rsidRPr="00187B71">
              <w:t>Success message: "Profile Updated" displayed</w:t>
            </w:r>
          </w:p>
        </w:tc>
        <w:tc>
          <w:tcPr>
            <w:tcW w:w="0" w:type="auto"/>
            <w:vAlign w:val="center"/>
            <w:hideMark/>
          </w:tcPr>
          <w:p w14:paraId="050C4917" w14:textId="77777777" w:rsidR="00634CD5" w:rsidRPr="00187B71" w:rsidRDefault="00634CD5" w:rsidP="00444AE3">
            <w:pPr>
              <w:jc w:val="center"/>
            </w:pPr>
            <w:r w:rsidRPr="00187B71">
              <w:t>Pass</w:t>
            </w:r>
          </w:p>
        </w:tc>
      </w:tr>
      <w:tr w:rsidR="00634CD5" w:rsidRPr="00187B71" w14:paraId="3A59C793" w14:textId="77777777" w:rsidTr="007E797D">
        <w:trPr>
          <w:tblCellSpacing w:w="15" w:type="dxa"/>
          <w:jc w:val="center"/>
        </w:trPr>
        <w:tc>
          <w:tcPr>
            <w:tcW w:w="0" w:type="auto"/>
            <w:vAlign w:val="center"/>
            <w:hideMark/>
          </w:tcPr>
          <w:p w14:paraId="5703C8AD" w14:textId="77777777" w:rsidR="00634CD5" w:rsidRPr="00187B71" w:rsidRDefault="00634CD5" w:rsidP="00444AE3">
            <w:pPr>
              <w:jc w:val="center"/>
            </w:pPr>
            <w:proofErr w:type="spellStart"/>
            <w:proofErr w:type="gramStart"/>
            <w:r w:rsidRPr="00187B71">
              <w:rPr>
                <w:rStyle w:val="Strong"/>
              </w:rPr>
              <w:t>uploadProfile</w:t>
            </w:r>
            <w:proofErr w:type="spellEnd"/>
            <w:r w:rsidRPr="00187B71">
              <w:rPr>
                <w:rStyle w:val="Strong"/>
              </w:rPr>
              <w:t>(</w:t>
            </w:r>
            <w:proofErr w:type="gramEnd"/>
            <w:r w:rsidRPr="00187B71">
              <w:rPr>
                <w:rStyle w:val="Strong"/>
              </w:rPr>
              <w:t>) in profile.js</w:t>
            </w:r>
          </w:p>
        </w:tc>
        <w:tc>
          <w:tcPr>
            <w:tcW w:w="0" w:type="auto"/>
            <w:vAlign w:val="center"/>
            <w:hideMark/>
          </w:tcPr>
          <w:p w14:paraId="47367E32" w14:textId="77777777" w:rsidR="00634CD5" w:rsidRPr="00187B71" w:rsidRDefault="00634CD5" w:rsidP="00444AE3">
            <w:pPr>
              <w:jc w:val="center"/>
            </w:pPr>
            <w:r w:rsidRPr="00187B71">
              <w:t>Upload an invalid file format</w:t>
            </w:r>
          </w:p>
        </w:tc>
        <w:tc>
          <w:tcPr>
            <w:tcW w:w="0" w:type="auto"/>
            <w:vAlign w:val="center"/>
            <w:hideMark/>
          </w:tcPr>
          <w:p w14:paraId="10942CD8" w14:textId="77777777" w:rsidR="00634CD5" w:rsidRPr="00187B71" w:rsidRDefault="00634CD5" w:rsidP="00444AE3">
            <w:pPr>
              <w:jc w:val="center"/>
            </w:pPr>
            <w:r w:rsidRPr="00187B71">
              <w:t>File format check fails</w:t>
            </w:r>
          </w:p>
        </w:tc>
        <w:tc>
          <w:tcPr>
            <w:tcW w:w="0" w:type="auto"/>
            <w:vAlign w:val="center"/>
            <w:hideMark/>
          </w:tcPr>
          <w:p w14:paraId="1F89046E" w14:textId="77777777" w:rsidR="00634CD5" w:rsidRPr="00187B71" w:rsidRDefault="00634CD5" w:rsidP="00444AE3">
            <w:pPr>
              <w:jc w:val="center"/>
            </w:pPr>
            <w:r w:rsidRPr="00187B71">
              <w:t>Error message: "Invalid file format" displayed</w:t>
            </w:r>
          </w:p>
        </w:tc>
        <w:tc>
          <w:tcPr>
            <w:tcW w:w="0" w:type="auto"/>
            <w:vAlign w:val="center"/>
            <w:hideMark/>
          </w:tcPr>
          <w:p w14:paraId="667BBF02" w14:textId="77777777" w:rsidR="00634CD5" w:rsidRPr="00187B71" w:rsidRDefault="00634CD5" w:rsidP="00444AE3">
            <w:pPr>
              <w:jc w:val="center"/>
            </w:pPr>
            <w:r w:rsidRPr="00187B71">
              <w:t>Error message: "Invalid file format" displayed</w:t>
            </w:r>
          </w:p>
        </w:tc>
        <w:tc>
          <w:tcPr>
            <w:tcW w:w="0" w:type="auto"/>
            <w:vAlign w:val="center"/>
            <w:hideMark/>
          </w:tcPr>
          <w:p w14:paraId="345BA1C5" w14:textId="77777777" w:rsidR="00634CD5" w:rsidRPr="00187B71" w:rsidRDefault="00634CD5" w:rsidP="00444AE3">
            <w:pPr>
              <w:jc w:val="center"/>
            </w:pPr>
            <w:r w:rsidRPr="00187B71">
              <w:t>Pass</w:t>
            </w:r>
          </w:p>
        </w:tc>
      </w:tr>
      <w:tr w:rsidR="00634CD5" w:rsidRPr="00187B71" w14:paraId="374D9164" w14:textId="77777777" w:rsidTr="007E797D">
        <w:trPr>
          <w:tblCellSpacing w:w="15" w:type="dxa"/>
          <w:jc w:val="center"/>
        </w:trPr>
        <w:tc>
          <w:tcPr>
            <w:tcW w:w="0" w:type="auto"/>
            <w:vAlign w:val="center"/>
            <w:hideMark/>
          </w:tcPr>
          <w:p w14:paraId="214A3768" w14:textId="77777777" w:rsidR="00634CD5" w:rsidRPr="00187B71" w:rsidRDefault="00634CD5" w:rsidP="00444AE3">
            <w:pPr>
              <w:jc w:val="center"/>
            </w:pPr>
            <w:proofErr w:type="gramStart"/>
            <w:r w:rsidRPr="00187B71">
              <w:rPr>
                <w:rStyle w:val="Strong"/>
              </w:rPr>
              <w:t>explore(</w:t>
            </w:r>
            <w:proofErr w:type="gramEnd"/>
            <w:r w:rsidRPr="00187B71">
              <w:rPr>
                <w:rStyle w:val="Strong"/>
              </w:rPr>
              <w:t>) in explore.js</w:t>
            </w:r>
          </w:p>
        </w:tc>
        <w:tc>
          <w:tcPr>
            <w:tcW w:w="0" w:type="auto"/>
            <w:vAlign w:val="center"/>
            <w:hideMark/>
          </w:tcPr>
          <w:p w14:paraId="373C64ED" w14:textId="77777777" w:rsidR="00634CD5" w:rsidRPr="00187B71" w:rsidRDefault="00634CD5" w:rsidP="00444AE3">
            <w:pPr>
              <w:jc w:val="center"/>
            </w:pPr>
            <w:r w:rsidRPr="00187B71">
              <w:t>Valid session and no query</w:t>
            </w:r>
          </w:p>
        </w:tc>
        <w:tc>
          <w:tcPr>
            <w:tcW w:w="0" w:type="auto"/>
            <w:vAlign w:val="center"/>
            <w:hideMark/>
          </w:tcPr>
          <w:p w14:paraId="22F8B144" w14:textId="77777777" w:rsidR="00634CD5" w:rsidRPr="00187B71" w:rsidRDefault="00634CD5" w:rsidP="00444AE3">
            <w:pPr>
              <w:jc w:val="center"/>
            </w:pPr>
            <w:r w:rsidRPr="00187B71">
              <w:t xml:space="preserve">Fetch and display all user </w:t>
            </w:r>
            <w:r w:rsidRPr="00187B71">
              <w:lastRenderedPageBreak/>
              <w:t>profiles except the user's own</w:t>
            </w:r>
          </w:p>
        </w:tc>
        <w:tc>
          <w:tcPr>
            <w:tcW w:w="0" w:type="auto"/>
            <w:vAlign w:val="center"/>
            <w:hideMark/>
          </w:tcPr>
          <w:p w14:paraId="39B53706" w14:textId="77777777" w:rsidR="00634CD5" w:rsidRPr="00187B71" w:rsidRDefault="00634CD5" w:rsidP="00444AE3">
            <w:pPr>
              <w:jc w:val="center"/>
            </w:pPr>
            <w:r w:rsidRPr="00187B71">
              <w:lastRenderedPageBreak/>
              <w:t>Profiles displayed sorted by default</w:t>
            </w:r>
          </w:p>
        </w:tc>
        <w:tc>
          <w:tcPr>
            <w:tcW w:w="0" w:type="auto"/>
            <w:vAlign w:val="center"/>
            <w:hideMark/>
          </w:tcPr>
          <w:p w14:paraId="780CB94B" w14:textId="77777777" w:rsidR="00634CD5" w:rsidRPr="00187B71" w:rsidRDefault="00634CD5" w:rsidP="00444AE3">
            <w:pPr>
              <w:jc w:val="center"/>
            </w:pPr>
            <w:r w:rsidRPr="00187B71">
              <w:t>Profiles displayed sorted by default</w:t>
            </w:r>
          </w:p>
        </w:tc>
        <w:tc>
          <w:tcPr>
            <w:tcW w:w="0" w:type="auto"/>
            <w:vAlign w:val="center"/>
            <w:hideMark/>
          </w:tcPr>
          <w:p w14:paraId="1B2D6377" w14:textId="77777777" w:rsidR="00634CD5" w:rsidRPr="00187B71" w:rsidRDefault="00634CD5" w:rsidP="00444AE3">
            <w:pPr>
              <w:jc w:val="center"/>
            </w:pPr>
            <w:r w:rsidRPr="00187B71">
              <w:t>Pass</w:t>
            </w:r>
          </w:p>
        </w:tc>
      </w:tr>
      <w:tr w:rsidR="00634CD5" w:rsidRPr="00187B71" w14:paraId="57A7EC2E" w14:textId="77777777" w:rsidTr="007E797D">
        <w:trPr>
          <w:tblCellSpacing w:w="15" w:type="dxa"/>
          <w:jc w:val="center"/>
        </w:trPr>
        <w:tc>
          <w:tcPr>
            <w:tcW w:w="0" w:type="auto"/>
            <w:vAlign w:val="center"/>
            <w:hideMark/>
          </w:tcPr>
          <w:p w14:paraId="35CF75E8" w14:textId="77777777" w:rsidR="00634CD5" w:rsidRPr="00187B71" w:rsidRDefault="00634CD5" w:rsidP="00444AE3">
            <w:pPr>
              <w:jc w:val="center"/>
            </w:pPr>
            <w:proofErr w:type="gramStart"/>
            <w:r w:rsidRPr="00187B71">
              <w:rPr>
                <w:rStyle w:val="Strong"/>
              </w:rPr>
              <w:t>explore(</w:t>
            </w:r>
            <w:proofErr w:type="gramEnd"/>
            <w:r w:rsidRPr="00187B71">
              <w:rPr>
                <w:rStyle w:val="Strong"/>
              </w:rPr>
              <w:t>) in explore.js</w:t>
            </w:r>
          </w:p>
        </w:tc>
        <w:tc>
          <w:tcPr>
            <w:tcW w:w="0" w:type="auto"/>
            <w:vAlign w:val="center"/>
            <w:hideMark/>
          </w:tcPr>
          <w:p w14:paraId="72EB112E" w14:textId="77777777" w:rsidR="00634CD5" w:rsidRPr="00187B71" w:rsidRDefault="00634CD5" w:rsidP="00444AE3">
            <w:pPr>
              <w:jc w:val="center"/>
            </w:pPr>
            <w:r w:rsidRPr="00187B71">
              <w:t>Valid session and search query present</w:t>
            </w:r>
          </w:p>
        </w:tc>
        <w:tc>
          <w:tcPr>
            <w:tcW w:w="0" w:type="auto"/>
            <w:vAlign w:val="center"/>
            <w:hideMark/>
          </w:tcPr>
          <w:p w14:paraId="3EFF11FD" w14:textId="77777777" w:rsidR="00634CD5" w:rsidRPr="00187B71" w:rsidRDefault="00634CD5" w:rsidP="00444AE3">
            <w:pPr>
              <w:jc w:val="center"/>
            </w:pPr>
            <w:r w:rsidRPr="00187B71">
              <w:t>Fetch profiles and filter based on query</w:t>
            </w:r>
          </w:p>
        </w:tc>
        <w:tc>
          <w:tcPr>
            <w:tcW w:w="0" w:type="auto"/>
            <w:vAlign w:val="center"/>
            <w:hideMark/>
          </w:tcPr>
          <w:p w14:paraId="5A61EF8D" w14:textId="77777777" w:rsidR="00634CD5" w:rsidRPr="00187B71" w:rsidRDefault="00634CD5" w:rsidP="00444AE3">
            <w:pPr>
              <w:jc w:val="center"/>
            </w:pPr>
            <w:r w:rsidRPr="00187B71">
              <w:t>Profiles matching query displayed</w:t>
            </w:r>
          </w:p>
        </w:tc>
        <w:tc>
          <w:tcPr>
            <w:tcW w:w="0" w:type="auto"/>
            <w:vAlign w:val="center"/>
            <w:hideMark/>
          </w:tcPr>
          <w:p w14:paraId="7A2FC97D" w14:textId="77777777" w:rsidR="00634CD5" w:rsidRPr="00187B71" w:rsidRDefault="00634CD5" w:rsidP="00444AE3">
            <w:pPr>
              <w:jc w:val="center"/>
            </w:pPr>
            <w:r w:rsidRPr="00187B71">
              <w:t>Profiles matching query displayed</w:t>
            </w:r>
          </w:p>
        </w:tc>
        <w:tc>
          <w:tcPr>
            <w:tcW w:w="0" w:type="auto"/>
            <w:vAlign w:val="center"/>
            <w:hideMark/>
          </w:tcPr>
          <w:p w14:paraId="1651B560" w14:textId="77777777" w:rsidR="00634CD5" w:rsidRPr="00187B71" w:rsidRDefault="00634CD5" w:rsidP="00444AE3">
            <w:pPr>
              <w:jc w:val="center"/>
            </w:pPr>
            <w:r w:rsidRPr="00187B71">
              <w:t>Pass</w:t>
            </w:r>
          </w:p>
        </w:tc>
      </w:tr>
      <w:tr w:rsidR="00634CD5" w:rsidRPr="00187B71" w14:paraId="5E78B02C" w14:textId="77777777" w:rsidTr="007E797D">
        <w:trPr>
          <w:tblCellSpacing w:w="15" w:type="dxa"/>
          <w:jc w:val="center"/>
        </w:trPr>
        <w:tc>
          <w:tcPr>
            <w:tcW w:w="0" w:type="auto"/>
            <w:vAlign w:val="center"/>
            <w:hideMark/>
          </w:tcPr>
          <w:p w14:paraId="601C856A" w14:textId="77777777" w:rsidR="00634CD5" w:rsidRPr="00187B71" w:rsidRDefault="00634CD5" w:rsidP="00444AE3">
            <w:pPr>
              <w:jc w:val="center"/>
            </w:pPr>
            <w:proofErr w:type="gramStart"/>
            <w:r w:rsidRPr="00187B71">
              <w:rPr>
                <w:rStyle w:val="Strong"/>
              </w:rPr>
              <w:t>rating(</w:t>
            </w:r>
            <w:proofErr w:type="gramEnd"/>
            <w:r w:rsidRPr="00187B71">
              <w:rPr>
                <w:rStyle w:val="Strong"/>
              </w:rPr>
              <w:t>) in rating.js</w:t>
            </w:r>
          </w:p>
        </w:tc>
        <w:tc>
          <w:tcPr>
            <w:tcW w:w="0" w:type="auto"/>
            <w:vAlign w:val="center"/>
            <w:hideMark/>
          </w:tcPr>
          <w:p w14:paraId="41371224" w14:textId="77777777" w:rsidR="00634CD5" w:rsidRPr="00187B71" w:rsidRDefault="00634CD5" w:rsidP="00444AE3">
            <w:pPr>
              <w:jc w:val="center"/>
            </w:pPr>
            <w:r w:rsidRPr="00187B71">
              <w:t>Valid session and post valid rating</w:t>
            </w:r>
          </w:p>
        </w:tc>
        <w:tc>
          <w:tcPr>
            <w:tcW w:w="0" w:type="auto"/>
            <w:vAlign w:val="center"/>
            <w:hideMark/>
          </w:tcPr>
          <w:p w14:paraId="78BFD8B9" w14:textId="77777777" w:rsidR="00634CD5" w:rsidRPr="00187B71" w:rsidRDefault="00634CD5" w:rsidP="00444AE3">
            <w:pPr>
              <w:jc w:val="center"/>
            </w:pPr>
            <w:r w:rsidRPr="00187B71">
              <w:t>Store rating in database, update user's average rating</w:t>
            </w:r>
          </w:p>
        </w:tc>
        <w:tc>
          <w:tcPr>
            <w:tcW w:w="0" w:type="auto"/>
            <w:vAlign w:val="center"/>
            <w:hideMark/>
          </w:tcPr>
          <w:p w14:paraId="72EA35C1" w14:textId="77777777" w:rsidR="00634CD5" w:rsidRPr="00187B71" w:rsidRDefault="00634CD5" w:rsidP="00444AE3">
            <w:pPr>
              <w:jc w:val="center"/>
            </w:pPr>
            <w:r w:rsidRPr="00187B71">
              <w:t>Rating successfully submitted, redirected to explore</w:t>
            </w:r>
          </w:p>
        </w:tc>
        <w:tc>
          <w:tcPr>
            <w:tcW w:w="0" w:type="auto"/>
            <w:vAlign w:val="center"/>
            <w:hideMark/>
          </w:tcPr>
          <w:p w14:paraId="1E1D1365" w14:textId="77777777" w:rsidR="00634CD5" w:rsidRPr="00187B71" w:rsidRDefault="00634CD5" w:rsidP="00444AE3">
            <w:pPr>
              <w:jc w:val="center"/>
            </w:pPr>
            <w:r w:rsidRPr="00187B71">
              <w:t>Rating successfully submitted, redirected to explore</w:t>
            </w:r>
          </w:p>
        </w:tc>
        <w:tc>
          <w:tcPr>
            <w:tcW w:w="0" w:type="auto"/>
            <w:vAlign w:val="center"/>
            <w:hideMark/>
          </w:tcPr>
          <w:p w14:paraId="5C7DBAEB" w14:textId="77777777" w:rsidR="00634CD5" w:rsidRPr="00187B71" w:rsidRDefault="00634CD5" w:rsidP="00444AE3">
            <w:pPr>
              <w:jc w:val="center"/>
            </w:pPr>
            <w:r w:rsidRPr="00187B71">
              <w:t>Pass</w:t>
            </w:r>
          </w:p>
        </w:tc>
      </w:tr>
      <w:tr w:rsidR="00634CD5" w:rsidRPr="00187B71" w14:paraId="521766CF" w14:textId="77777777" w:rsidTr="007E797D">
        <w:trPr>
          <w:tblCellSpacing w:w="15" w:type="dxa"/>
          <w:jc w:val="center"/>
        </w:trPr>
        <w:tc>
          <w:tcPr>
            <w:tcW w:w="0" w:type="auto"/>
            <w:vAlign w:val="center"/>
            <w:hideMark/>
          </w:tcPr>
          <w:p w14:paraId="570B69EA" w14:textId="77777777" w:rsidR="00634CD5" w:rsidRPr="00187B71" w:rsidRDefault="00634CD5" w:rsidP="00444AE3">
            <w:pPr>
              <w:jc w:val="center"/>
            </w:pPr>
            <w:proofErr w:type="gramStart"/>
            <w:r w:rsidRPr="00187B71">
              <w:rPr>
                <w:rStyle w:val="Strong"/>
              </w:rPr>
              <w:t>rating(</w:t>
            </w:r>
            <w:proofErr w:type="gramEnd"/>
            <w:r w:rsidRPr="00187B71">
              <w:rPr>
                <w:rStyle w:val="Strong"/>
              </w:rPr>
              <w:t>) in rating.js</w:t>
            </w:r>
          </w:p>
        </w:tc>
        <w:tc>
          <w:tcPr>
            <w:tcW w:w="0" w:type="auto"/>
            <w:vAlign w:val="center"/>
            <w:hideMark/>
          </w:tcPr>
          <w:p w14:paraId="6BEB1F5B" w14:textId="77777777" w:rsidR="00634CD5" w:rsidRPr="00187B71" w:rsidRDefault="00634CD5" w:rsidP="00444AE3">
            <w:pPr>
              <w:jc w:val="center"/>
            </w:pPr>
            <w:r w:rsidRPr="00187B71">
              <w:t>No session when attempting to rate</w:t>
            </w:r>
          </w:p>
        </w:tc>
        <w:tc>
          <w:tcPr>
            <w:tcW w:w="0" w:type="auto"/>
            <w:vAlign w:val="center"/>
            <w:hideMark/>
          </w:tcPr>
          <w:p w14:paraId="361ECEBC" w14:textId="77777777" w:rsidR="00634CD5" w:rsidRPr="00187B71" w:rsidRDefault="00634CD5" w:rsidP="00444AE3">
            <w:pPr>
              <w:jc w:val="center"/>
            </w:pPr>
            <w:r w:rsidRPr="00187B71">
              <w:t>Redirect to login page</w:t>
            </w:r>
          </w:p>
        </w:tc>
        <w:tc>
          <w:tcPr>
            <w:tcW w:w="0" w:type="auto"/>
            <w:vAlign w:val="center"/>
            <w:hideMark/>
          </w:tcPr>
          <w:p w14:paraId="56EDD2B2" w14:textId="77777777" w:rsidR="00634CD5" w:rsidRPr="00187B71" w:rsidRDefault="00634CD5" w:rsidP="00444AE3">
            <w:pPr>
              <w:jc w:val="center"/>
            </w:pPr>
            <w:r w:rsidRPr="00187B71">
              <w:t>User is redirected to login</w:t>
            </w:r>
          </w:p>
        </w:tc>
        <w:tc>
          <w:tcPr>
            <w:tcW w:w="0" w:type="auto"/>
            <w:vAlign w:val="center"/>
            <w:hideMark/>
          </w:tcPr>
          <w:p w14:paraId="7CB8CCAE" w14:textId="77777777" w:rsidR="00634CD5" w:rsidRPr="00187B71" w:rsidRDefault="00634CD5" w:rsidP="00444AE3">
            <w:pPr>
              <w:jc w:val="center"/>
            </w:pPr>
            <w:r w:rsidRPr="00187B71">
              <w:t>User is redirected to login</w:t>
            </w:r>
          </w:p>
        </w:tc>
        <w:tc>
          <w:tcPr>
            <w:tcW w:w="0" w:type="auto"/>
            <w:vAlign w:val="center"/>
            <w:hideMark/>
          </w:tcPr>
          <w:p w14:paraId="58911D21" w14:textId="77777777" w:rsidR="00634CD5" w:rsidRPr="00187B71" w:rsidRDefault="00634CD5" w:rsidP="00444AE3">
            <w:pPr>
              <w:jc w:val="center"/>
            </w:pPr>
            <w:r w:rsidRPr="00187B71">
              <w:t>Pass</w:t>
            </w:r>
          </w:p>
        </w:tc>
      </w:tr>
      <w:tr w:rsidR="00634CD5" w:rsidRPr="00187B71" w14:paraId="05B9AC58" w14:textId="77777777" w:rsidTr="007E797D">
        <w:trPr>
          <w:tblCellSpacing w:w="15" w:type="dxa"/>
          <w:jc w:val="center"/>
        </w:trPr>
        <w:tc>
          <w:tcPr>
            <w:tcW w:w="0" w:type="auto"/>
            <w:vAlign w:val="center"/>
            <w:hideMark/>
          </w:tcPr>
          <w:p w14:paraId="66CFFBA6" w14:textId="77777777" w:rsidR="00634CD5" w:rsidRPr="00187B71" w:rsidRDefault="00634CD5" w:rsidP="00444AE3">
            <w:pPr>
              <w:jc w:val="center"/>
            </w:pPr>
            <w:proofErr w:type="gramStart"/>
            <w:r w:rsidRPr="00187B71">
              <w:rPr>
                <w:rStyle w:val="Strong"/>
              </w:rPr>
              <w:t>homepage(</w:t>
            </w:r>
            <w:proofErr w:type="gramEnd"/>
            <w:r w:rsidRPr="00187B71">
              <w:rPr>
                <w:rStyle w:val="Strong"/>
              </w:rPr>
              <w:t>) in homepage.js</w:t>
            </w:r>
          </w:p>
        </w:tc>
        <w:tc>
          <w:tcPr>
            <w:tcW w:w="0" w:type="auto"/>
            <w:vAlign w:val="center"/>
            <w:hideMark/>
          </w:tcPr>
          <w:p w14:paraId="53F5F116" w14:textId="77777777" w:rsidR="00634CD5" w:rsidRPr="00187B71" w:rsidRDefault="00634CD5" w:rsidP="00444AE3">
            <w:pPr>
              <w:jc w:val="center"/>
            </w:pPr>
            <w:r w:rsidRPr="00187B71">
              <w:t>Valid session, user logged in</w:t>
            </w:r>
          </w:p>
        </w:tc>
        <w:tc>
          <w:tcPr>
            <w:tcW w:w="0" w:type="auto"/>
            <w:vAlign w:val="center"/>
            <w:hideMark/>
          </w:tcPr>
          <w:p w14:paraId="1D2EB468" w14:textId="77777777" w:rsidR="00634CD5" w:rsidRPr="00187B71" w:rsidRDefault="00634CD5" w:rsidP="00444AE3">
            <w:pPr>
              <w:jc w:val="center"/>
            </w:pPr>
            <w:r w:rsidRPr="00187B71">
              <w:t>Redirect to user profile</w:t>
            </w:r>
          </w:p>
        </w:tc>
        <w:tc>
          <w:tcPr>
            <w:tcW w:w="0" w:type="auto"/>
            <w:vAlign w:val="center"/>
            <w:hideMark/>
          </w:tcPr>
          <w:p w14:paraId="23CBC456" w14:textId="77777777" w:rsidR="00634CD5" w:rsidRPr="00187B71" w:rsidRDefault="00634CD5" w:rsidP="00444AE3">
            <w:pPr>
              <w:jc w:val="center"/>
            </w:pPr>
            <w:r w:rsidRPr="00187B71">
              <w:t>User is redirected to profile page</w:t>
            </w:r>
          </w:p>
        </w:tc>
        <w:tc>
          <w:tcPr>
            <w:tcW w:w="0" w:type="auto"/>
            <w:vAlign w:val="center"/>
            <w:hideMark/>
          </w:tcPr>
          <w:p w14:paraId="5B37E6D1" w14:textId="77777777" w:rsidR="00634CD5" w:rsidRPr="00187B71" w:rsidRDefault="00634CD5" w:rsidP="00444AE3">
            <w:pPr>
              <w:jc w:val="center"/>
            </w:pPr>
            <w:r w:rsidRPr="00187B71">
              <w:t>User is redirected to profile page</w:t>
            </w:r>
          </w:p>
        </w:tc>
        <w:tc>
          <w:tcPr>
            <w:tcW w:w="0" w:type="auto"/>
            <w:vAlign w:val="center"/>
            <w:hideMark/>
          </w:tcPr>
          <w:p w14:paraId="0A9EB606" w14:textId="77777777" w:rsidR="00634CD5" w:rsidRPr="00187B71" w:rsidRDefault="00634CD5" w:rsidP="00444AE3">
            <w:pPr>
              <w:jc w:val="center"/>
            </w:pPr>
            <w:r w:rsidRPr="00187B71">
              <w:t>Pass</w:t>
            </w:r>
          </w:p>
        </w:tc>
      </w:tr>
      <w:tr w:rsidR="00634CD5" w:rsidRPr="00187B71" w14:paraId="179A16CD" w14:textId="77777777" w:rsidTr="007E797D">
        <w:trPr>
          <w:tblCellSpacing w:w="15" w:type="dxa"/>
          <w:jc w:val="center"/>
        </w:trPr>
        <w:tc>
          <w:tcPr>
            <w:tcW w:w="0" w:type="auto"/>
            <w:vAlign w:val="center"/>
            <w:hideMark/>
          </w:tcPr>
          <w:p w14:paraId="3F156D3B" w14:textId="77777777" w:rsidR="00634CD5" w:rsidRPr="00187B71" w:rsidRDefault="00634CD5" w:rsidP="00444AE3">
            <w:pPr>
              <w:jc w:val="center"/>
            </w:pPr>
            <w:proofErr w:type="gramStart"/>
            <w:r w:rsidRPr="00187B71">
              <w:rPr>
                <w:rStyle w:val="Strong"/>
              </w:rPr>
              <w:t>homepage(</w:t>
            </w:r>
            <w:proofErr w:type="gramEnd"/>
            <w:r w:rsidRPr="00187B71">
              <w:rPr>
                <w:rStyle w:val="Strong"/>
              </w:rPr>
              <w:t>) in homepage.js</w:t>
            </w:r>
          </w:p>
        </w:tc>
        <w:tc>
          <w:tcPr>
            <w:tcW w:w="0" w:type="auto"/>
            <w:vAlign w:val="center"/>
            <w:hideMark/>
          </w:tcPr>
          <w:p w14:paraId="340C524A" w14:textId="77777777" w:rsidR="00634CD5" w:rsidRPr="00187B71" w:rsidRDefault="00634CD5" w:rsidP="00444AE3">
            <w:pPr>
              <w:jc w:val="center"/>
            </w:pPr>
            <w:r w:rsidRPr="00187B71">
              <w:t>No session, visitor access</w:t>
            </w:r>
          </w:p>
        </w:tc>
        <w:tc>
          <w:tcPr>
            <w:tcW w:w="0" w:type="auto"/>
            <w:vAlign w:val="center"/>
            <w:hideMark/>
          </w:tcPr>
          <w:p w14:paraId="57BDC343" w14:textId="77777777" w:rsidR="00634CD5" w:rsidRPr="00187B71" w:rsidRDefault="00634CD5" w:rsidP="00444AE3">
            <w:pPr>
              <w:jc w:val="center"/>
            </w:pPr>
            <w:r w:rsidRPr="00187B71">
              <w:t>Display homepage with top users based on ratings</w:t>
            </w:r>
          </w:p>
        </w:tc>
        <w:tc>
          <w:tcPr>
            <w:tcW w:w="0" w:type="auto"/>
            <w:vAlign w:val="center"/>
            <w:hideMark/>
          </w:tcPr>
          <w:p w14:paraId="25F8CE23" w14:textId="77777777" w:rsidR="00634CD5" w:rsidRPr="00187B71" w:rsidRDefault="00634CD5" w:rsidP="00444AE3">
            <w:pPr>
              <w:jc w:val="center"/>
            </w:pPr>
            <w:r w:rsidRPr="00187B71">
              <w:t>Homepage displays top users</w:t>
            </w:r>
          </w:p>
        </w:tc>
        <w:tc>
          <w:tcPr>
            <w:tcW w:w="0" w:type="auto"/>
            <w:vAlign w:val="center"/>
            <w:hideMark/>
          </w:tcPr>
          <w:p w14:paraId="5508E4AA" w14:textId="77777777" w:rsidR="00634CD5" w:rsidRPr="00187B71" w:rsidRDefault="00634CD5" w:rsidP="00444AE3">
            <w:pPr>
              <w:jc w:val="center"/>
            </w:pPr>
            <w:r w:rsidRPr="00187B71">
              <w:t>Homepage displays top users</w:t>
            </w:r>
          </w:p>
        </w:tc>
        <w:tc>
          <w:tcPr>
            <w:tcW w:w="0" w:type="auto"/>
            <w:vAlign w:val="center"/>
            <w:hideMark/>
          </w:tcPr>
          <w:p w14:paraId="51392054" w14:textId="77777777" w:rsidR="00634CD5" w:rsidRPr="00187B71" w:rsidRDefault="00634CD5" w:rsidP="00444AE3">
            <w:pPr>
              <w:keepNext/>
              <w:jc w:val="center"/>
            </w:pPr>
            <w:r w:rsidRPr="00187B71">
              <w:t>Pass</w:t>
            </w:r>
          </w:p>
        </w:tc>
      </w:tr>
      <w:bookmarkEnd w:id="29"/>
    </w:tbl>
    <w:p w14:paraId="57486181" w14:textId="77777777" w:rsidR="00D83D52" w:rsidRPr="00187B71" w:rsidRDefault="00D83D52" w:rsidP="007E797D"/>
    <w:p w14:paraId="724FA5C4" w14:textId="77777777" w:rsidR="00327433" w:rsidRPr="00187B71" w:rsidRDefault="00327433" w:rsidP="007E797D"/>
    <w:p w14:paraId="0B495670" w14:textId="77777777" w:rsidR="00327433" w:rsidRPr="00187B71" w:rsidRDefault="00327433" w:rsidP="007E797D"/>
    <w:p w14:paraId="3DE438DC" w14:textId="1FDC5773" w:rsidR="00187B71" w:rsidRDefault="00187B71" w:rsidP="00187B71">
      <w:pPr>
        <w:pStyle w:val="Caption"/>
        <w:keepNext/>
        <w:rPr>
          <w:sz w:val="24"/>
          <w:szCs w:val="24"/>
        </w:rPr>
      </w:pPr>
      <w:r w:rsidRPr="00187B71">
        <w:rPr>
          <w:sz w:val="24"/>
          <w:szCs w:val="24"/>
        </w:rPr>
        <w:t xml:space="preserve">Table </w:t>
      </w:r>
      <w:r w:rsidRPr="00187B71">
        <w:rPr>
          <w:sz w:val="24"/>
          <w:szCs w:val="24"/>
        </w:rPr>
        <w:fldChar w:fldCharType="begin"/>
      </w:r>
      <w:r w:rsidRPr="00187B71">
        <w:rPr>
          <w:sz w:val="24"/>
          <w:szCs w:val="24"/>
        </w:rPr>
        <w:instrText xml:space="preserve"> SEQ Table \* ARABIC </w:instrText>
      </w:r>
      <w:r w:rsidRPr="00187B71">
        <w:rPr>
          <w:sz w:val="24"/>
          <w:szCs w:val="24"/>
        </w:rPr>
        <w:fldChar w:fldCharType="separate"/>
      </w:r>
      <w:r w:rsidRPr="00187B71">
        <w:rPr>
          <w:noProof/>
          <w:sz w:val="24"/>
          <w:szCs w:val="24"/>
        </w:rPr>
        <w:t>2</w:t>
      </w:r>
      <w:r w:rsidRPr="00187B71">
        <w:rPr>
          <w:sz w:val="24"/>
          <w:szCs w:val="24"/>
        </w:rPr>
        <w:fldChar w:fldCharType="end"/>
      </w:r>
      <w:r w:rsidRPr="00187B71">
        <w:rPr>
          <w:sz w:val="24"/>
          <w:szCs w:val="24"/>
        </w:rPr>
        <w:t xml:space="preserve">. Showcases </w:t>
      </w:r>
      <w:r w:rsidR="00C01BF1">
        <w:rPr>
          <w:sz w:val="24"/>
          <w:szCs w:val="24"/>
        </w:rPr>
        <w:t>Blackbox</w:t>
      </w:r>
      <w:r w:rsidRPr="00187B71">
        <w:rPr>
          <w:sz w:val="24"/>
          <w:szCs w:val="24"/>
        </w:rPr>
        <w:t xml:space="preserve"> </w:t>
      </w:r>
      <w:r w:rsidR="00AC628B" w:rsidRPr="00187B71">
        <w:rPr>
          <w:sz w:val="24"/>
          <w:szCs w:val="24"/>
        </w:rPr>
        <w:t>Testing</w:t>
      </w:r>
      <w:r w:rsidRPr="00187B71">
        <w:rPr>
          <w:sz w:val="24"/>
          <w:szCs w:val="24"/>
        </w:rPr>
        <w:t>.</w:t>
      </w:r>
    </w:p>
    <w:p w14:paraId="3B71DEF2" w14:textId="77777777" w:rsidR="00187B71" w:rsidRPr="00187B71" w:rsidRDefault="00187B71" w:rsidP="00187B71"/>
    <w:tbl>
      <w:tblPr>
        <w:tblW w:w="0" w:type="auto"/>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1722"/>
        <w:gridCol w:w="1996"/>
        <w:gridCol w:w="2218"/>
        <w:gridCol w:w="2218"/>
        <w:gridCol w:w="862"/>
      </w:tblGrid>
      <w:tr w:rsidR="00327433" w:rsidRPr="00187B71" w14:paraId="02477A88" w14:textId="77777777" w:rsidTr="007E797D">
        <w:trPr>
          <w:tblHeader/>
          <w:tblCellSpacing w:w="15" w:type="dxa"/>
        </w:trPr>
        <w:tc>
          <w:tcPr>
            <w:tcW w:w="0" w:type="auto"/>
            <w:vAlign w:val="center"/>
            <w:hideMark/>
          </w:tcPr>
          <w:p w14:paraId="1785C2A2" w14:textId="77777777" w:rsidR="00327433" w:rsidRPr="00187B71" w:rsidRDefault="00327433" w:rsidP="00444AE3">
            <w:pPr>
              <w:jc w:val="center"/>
              <w:rPr>
                <w:b/>
                <w:bCs/>
              </w:rPr>
            </w:pPr>
            <w:bookmarkStart w:id="30" w:name="Blackbox"/>
            <w:r w:rsidRPr="00187B71">
              <w:rPr>
                <w:b/>
                <w:bCs/>
              </w:rPr>
              <w:t>Description</w:t>
            </w:r>
          </w:p>
        </w:tc>
        <w:tc>
          <w:tcPr>
            <w:tcW w:w="0" w:type="auto"/>
            <w:vAlign w:val="center"/>
            <w:hideMark/>
          </w:tcPr>
          <w:p w14:paraId="01888052" w14:textId="77777777" w:rsidR="00327433" w:rsidRPr="00187B71" w:rsidRDefault="00327433" w:rsidP="00444AE3">
            <w:pPr>
              <w:jc w:val="center"/>
              <w:rPr>
                <w:b/>
                <w:bCs/>
              </w:rPr>
            </w:pPr>
            <w:r w:rsidRPr="00187B71">
              <w:rPr>
                <w:b/>
                <w:bCs/>
              </w:rPr>
              <w:t>Process</w:t>
            </w:r>
          </w:p>
        </w:tc>
        <w:tc>
          <w:tcPr>
            <w:tcW w:w="0" w:type="auto"/>
            <w:vAlign w:val="center"/>
            <w:hideMark/>
          </w:tcPr>
          <w:p w14:paraId="6CAF777E" w14:textId="77777777" w:rsidR="00327433" w:rsidRPr="00187B71" w:rsidRDefault="00327433" w:rsidP="00444AE3">
            <w:pPr>
              <w:jc w:val="center"/>
              <w:rPr>
                <w:b/>
                <w:bCs/>
              </w:rPr>
            </w:pPr>
            <w:r w:rsidRPr="00187B71">
              <w:rPr>
                <w:b/>
                <w:bCs/>
              </w:rPr>
              <w:t>Expected Result</w:t>
            </w:r>
          </w:p>
        </w:tc>
        <w:tc>
          <w:tcPr>
            <w:tcW w:w="0" w:type="auto"/>
            <w:vAlign w:val="center"/>
            <w:hideMark/>
          </w:tcPr>
          <w:p w14:paraId="22881556" w14:textId="77777777" w:rsidR="00327433" w:rsidRPr="00187B71" w:rsidRDefault="00327433" w:rsidP="00444AE3">
            <w:pPr>
              <w:jc w:val="center"/>
              <w:rPr>
                <w:b/>
                <w:bCs/>
              </w:rPr>
            </w:pPr>
            <w:r w:rsidRPr="00187B71">
              <w:rPr>
                <w:b/>
                <w:bCs/>
              </w:rPr>
              <w:t>Actual Result</w:t>
            </w:r>
          </w:p>
        </w:tc>
        <w:tc>
          <w:tcPr>
            <w:tcW w:w="0" w:type="auto"/>
            <w:vAlign w:val="center"/>
            <w:hideMark/>
          </w:tcPr>
          <w:p w14:paraId="59A74D25" w14:textId="77777777" w:rsidR="00327433" w:rsidRPr="00187B71" w:rsidRDefault="00327433" w:rsidP="00444AE3">
            <w:pPr>
              <w:jc w:val="center"/>
              <w:rPr>
                <w:b/>
                <w:bCs/>
              </w:rPr>
            </w:pPr>
            <w:r w:rsidRPr="00187B71">
              <w:rPr>
                <w:b/>
                <w:bCs/>
              </w:rPr>
              <w:t>Test Result</w:t>
            </w:r>
          </w:p>
        </w:tc>
      </w:tr>
      <w:tr w:rsidR="00327433" w:rsidRPr="00187B71" w14:paraId="791CF405" w14:textId="77777777" w:rsidTr="007E797D">
        <w:trPr>
          <w:tblCellSpacing w:w="15" w:type="dxa"/>
        </w:trPr>
        <w:tc>
          <w:tcPr>
            <w:tcW w:w="0" w:type="auto"/>
            <w:vAlign w:val="center"/>
            <w:hideMark/>
          </w:tcPr>
          <w:p w14:paraId="0B347113" w14:textId="77777777" w:rsidR="00327433" w:rsidRPr="00187B71" w:rsidRDefault="00327433" w:rsidP="00444AE3">
            <w:pPr>
              <w:jc w:val="center"/>
            </w:pPr>
            <w:r w:rsidRPr="00187B71">
              <w:rPr>
                <w:rStyle w:val="Strong"/>
              </w:rPr>
              <w:t>Login Redirect</w:t>
            </w:r>
          </w:p>
        </w:tc>
        <w:tc>
          <w:tcPr>
            <w:tcW w:w="0" w:type="auto"/>
            <w:vAlign w:val="center"/>
            <w:hideMark/>
          </w:tcPr>
          <w:p w14:paraId="75E2AC2F" w14:textId="77777777" w:rsidR="00327433" w:rsidRPr="00187B71" w:rsidRDefault="00327433" w:rsidP="00444AE3">
            <w:pPr>
              <w:jc w:val="center"/>
            </w:pPr>
            <w:r w:rsidRPr="00187B71">
              <w:t>The user accesses the homepage and logs in.</w:t>
            </w:r>
          </w:p>
        </w:tc>
        <w:tc>
          <w:tcPr>
            <w:tcW w:w="0" w:type="auto"/>
            <w:vAlign w:val="center"/>
            <w:hideMark/>
          </w:tcPr>
          <w:p w14:paraId="13F48672" w14:textId="77777777" w:rsidR="00327433" w:rsidRPr="00187B71" w:rsidRDefault="00327433" w:rsidP="00444AE3">
            <w:pPr>
              <w:jc w:val="center"/>
            </w:pPr>
            <w:r w:rsidRPr="00187B71">
              <w:t>User is redirected to their profile page after login.</w:t>
            </w:r>
          </w:p>
        </w:tc>
        <w:tc>
          <w:tcPr>
            <w:tcW w:w="0" w:type="auto"/>
            <w:vAlign w:val="center"/>
            <w:hideMark/>
          </w:tcPr>
          <w:p w14:paraId="26D685E1" w14:textId="77777777" w:rsidR="00327433" w:rsidRPr="00187B71" w:rsidRDefault="00327433" w:rsidP="00444AE3">
            <w:pPr>
              <w:jc w:val="center"/>
            </w:pPr>
            <w:r w:rsidRPr="00187B71">
              <w:t>User is redirected to their profile page after login.</w:t>
            </w:r>
          </w:p>
        </w:tc>
        <w:tc>
          <w:tcPr>
            <w:tcW w:w="0" w:type="auto"/>
            <w:vAlign w:val="center"/>
            <w:hideMark/>
          </w:tcPr>
          <w:p w14:paraId="0EDAC0A3" w14:textId="77777777" w:rsidR="00327433" w:rsidRPr="00187B71" w:rsidRDefault="00327433" w:rsidP="00444AE3">
            <w:pPr>
              <w:jc w:val="center"/>
            </w:pPr>
            <w:r w:rsidRPr="00187B71">
              <w:t>Pass</w:t>
            </w:r>
          </w:p>
        </w:tc>
      </w:tr>
      <w:tr w:rsidR="00327433" w:rsidRPr="00187B71" w14:paraId="49137161" w14:textId="77777777" w:rsidTr="007E797D">
        <w:trPr>
          <w:tblCellSpacing w:w="15" w:type="dxa"/>
        </w:trPr>
        <w:tc>
          <w:tcPr>
            <w:tcW w:w="0" w:type="auto"/>
            <w:vAlign w:val="center"/>
            <w:hideMark/>
          </w:tcPr>
          <w:p w14:paraId="66CA569B" w14:textId="77777777" w:rsidR="00327433" w:rsidRPr="00187B71" w:rsidRDefault="00327433" w:rsidP="00444AE3">
            <w:pPr>
              <w:jc w:val="center"/>
            </w:pPr>
            <w:r w:rsidRPr="00187B71">
              <w:rPr>
                <w:rStyle w:val="Strong"/>
              </w:rPr>
              <w:t>Profile Edit</w:t>
            </w:r>
          </w:p>
        </w:tc>
        <w:tc>
          <w:tcPr>
            <w:tcW w:w="0" w:type="auto"/>
            <w:vAlign w:val="center"/>
            <w:hideMark/>
          </w:tcPr>
          <w:p w14:paraId="7B695CA2" w14:textId="77777777" w:rsidR="00327433" w:rsidRPr="00187B71" w:rsidRDefault="00327433" w:rsidP="00444AE3">
            <w:pPr>
              <w:jc w:val="center"/>
            </w:pPr>
            <w:r w:rsidRPr="00187B71">
              <w:t>User edits their profile information.</w:t>
            </w:r>
          </w:p>
        </w:tc>
        <w:tc>
          <w:tcPr>
            <w:tcW w:w="0" w:type="auto"/>
            <w:vAlign w:val="center"/>
            <w:hideMark/>
          </w:tcPr>
          <w:p w14:paraId="1413BB60" w14:textId="77777777" w:rsidR="00327433" w:rsidRPr="00187B71" w:rsidRDefault="00327433" w:rsidP="00444AE3">
            <w:pPr>
              <w:jc w:val="center"/>
            </w:pPr>
            <w:r w:rsidRPr="00187B71">
              <w:t>The profile page updates with new information.</w:t>
            </w:r>
          </w:p>
        </w:tc>
        <w:tc>
          <w:tcPr>
            <w:tcW w:w="0" w:type="auto"/>
            <w:vAlign w:val="center"/>
            <w:hideMark/>
          </w:tcPr>
          <w:p w14:paraId="54080367" w14:textId="77777777" w:rsidR="00327433" w:rsidRPr="00187B71" w:rsidRDefault="00327433" w:rsidP="00444AE3">
            <w:pPr>
              <w:jc w:val="center"/>
            </w:pPr>
            <w:r w:rsidRPr="00187B71">
              <w:t>The profile page updates with new information.</w:t>
            </w:r>
          </w:p>
        </w:tc>
        <w:tc>
          <w:tcPr>
            <w:tcW w:w="0" w:type="auto"/>
            <w:vAlign w:val="center"/>
            <w:hideMark/>
          </w:tcPr>
          <w:p w14:paraId="527762BB" w14:textId="77777777" w:rsidR="00327433" w:rsidRPr="00187B71" w:rsidRDefault="00327433" w:rsidP="00444AE3">
            <w:pPr>
              <w:jc w:val="center"/>
            </w:pPr>
            <w:r w:rsidRPr="00187B71">
              <w:t>Pass</w:t>
            </w:r>
          </w:p>
        </w:tc>
      </w:tr>
      <w:tr w:rsidR="00327433" w:rsidRPr="00187B71" w14:paraId="5474BB48" w14:textId="77777777" w:rsidTr="007E797D">
        <w:trPr>
          <w:tblCellSpacing w:w="15" w:type="dxa"/>
        </w:trPr>
        <w:tc>
          <w:tcPr>
            <w:tcW w:w="0" w:type="auto"/>
            <w:vAlign w:val="center"/>
            <w:hideMark/>
          </w:tcPr>
          <w:p w14:paraId="09F18117" w14:textId="77777777" w:rsidR="00327433" w:rsidRPr="00187B71" w:rsidRDefault="00327433" w:rsidP="00444AE3">
            <w:pPr>
              <w:jc w:val="center"/>
            </w:pPr>
            <w:r w:rsidRPr="00187B71">
              <w:rPr>
                <w:rStyle w:val="Strong"/>
              </w:rPr>
              <w:t>Upload Profile Picture</w:t>
            </w:r>
          </w:p>
        </w:tc>
        <w:tc>
          <w:tcPr>
            <w:tcW w:w="0" w:type="auto"/>
            <w:vAlign w:val="center"/>
            <w:hideMark/>
          </w:tcPr>
          <w:p w14:paraId="10F20395" w14:textId="77777777" w:rsidR="00327433" w:rsidRPr="00187B71" w:rsidRDefault="00327433" w:rsidP="00444AE3">
            <w:pPr>
              <w:jc w:val="center"/>
            </w:pPr>
            <w:r w:rsidRPr="00187B71">
              <w:t>User selects to upload a new profile picture.</w:t>
            </w:r>
          </w:p>
        </w:tc>
        <w:tc>
          <w:tcPr>
            <w:tcW w:w="0" w:type="auto"/>
            <w:vAlign w:val="center"/>
            <w:hideMark/>
          </w:tcPr>
          <w:p w14:paraId="2F8035C2" w14:textId="77777777" w:rsidR="00327433" w:rsidRPr="00187B71" w:rsidRDefault="00327433" w:rsidP="00444AE3">
            <w:pPr>
              <w:jc w:val="center"/>
            </w:pPr>
            <w:r w:rsidRPr="00187B71">
              <w:t>User selects an image, and it updates their profile picture.</w:t>
            </w:r>
          </w:p>
        </w:tc>
        <w:tc>
          <w:tcPr>
            <w:tcW w:w="0" w:type="auto"/>
            <w:vAlign w:val="center"/>
            <w:hideMark/>
          </w:tcPr>
          <w:p w14:paraId="649B2A04" w14:textId="77777777" w:rsidR="00327433" w:rsidRPr="00187B71" w:rsidRDefault="00327433" w:rsidP="00444AE3">
            <w:pPr>
              <w:jc w:val="center"/>
            </w:pPr>
            <w:r w:rsidRPr="00187B71">
              <w:t>User selects an image, and it updates their profile picture.</w:t>
            </w:r>
          </w:p>
        </w:tc>
        <w:tc>
          <w:tcPr>
            <w:tcW w:w="0" w:type="auto"/>
            <w:vAlign w:val="center"/>
            <w:hideMark/>
          </w:tcPr>
          <w:p w14:paraId="2FA7D3CA" w14:textId="77777777" w:rsidR="00327433" w:rsidRPr="00187B71" w:rsidRDefault="00327433" w:rsidP="00444AE3">
            <w:pPr>
              <w:jc w:val="center"/>
            </w:pPr>
            <w:r w:rsidRPr="00187B71">
              <w:t>Pass</w:t>
            </w:r>
          </w:p>
        </w:tc>
      </w:tr>
      <w:tr w:rsidR="00327433" w:rsidRPr="00187B71" w14:paraId="02101D45" w14:textId="77777777" w:rsidTr="007E797D">
        <w:trPr>
          <w:tblCellSpacing w:w="15" w:type="dxa"/>
        </w:trPr>
        <w:tc>
          <w:tcPr>
            <w:tcW w:w="0" w:type="auto"/>
            <w:vAlign w:val="center"/>
            <w:hideMark/>
          </w:tcPr>
          <w:p w14:paraId="1D419D43" w14:textId="77777777" w:rsidR="00327433" w:rsidRPr="00187B71" w:rsidRDefault="00327433" w:rsidP="00444AE3">
            <w:pPr>
              <w:jc w:val="center"/>
            </w:pPr>
            <w:r w:rsidRPr="00187B71">
              <w:rPr>
                <w:rStyle w:val="Strong"/>
              </w:rPr>
              <w:t>Explore Profiles</w:t>
            </w:r>
          </w:p>
        </w:tc>
        <w:tc>
          <w:tcPr>
            <w:tcW w:w="0" w:type="auto"/>
            <w:vAlign w:val="center"/>
            <w:hideMark/>
          </w:tcPr>
          <w:p w14:paraId="793AE096" w14:textId="77777777" w:rsidR="00327433" w:rsidRPr="00187B71" w:rsidRDefault="00327433" w:rsidP="00444AE3">
            <w:pPr>
              <w:jc w:val="center"/>
            </w:pPr>
            <w:r w:rsidRPr="00187B71">
              <w:t>Logged-in user accesses the explore page.</w:t>
            </w:r>
          </w:p>
        </w:tc>
        <w:tc>
          <w:tcPr>
            <w:tcW w:w="0" w:type="auto"/>
            <w:vAlign w:val="center"/>
            <w:hideMark/>
          </w:tcPr>
          <w:p w14:paraId="62C6E51C" w14:textId="77777777" w:rsidR="00327433" w:rsidRPr="00187B71" w:rsidRDefault="00327433" w:rsidP="00444AE3">
            <w:pPr>
              <w:jc w:val="center"/>
            </w:pPr>
            <w:r w:rsidRPr="00187B71">
              <w:t>Displays profiles other than the user’s own.</w:t>
            </w:r>
          </w:p>
        </w:tc>
        <w:tc>
          <w:tcPr>
            <w:tcW w:w="0" w:type="auto"/>
            <w:vAlign w:val="center"/>
            <w:hideMark/>
          </w:tcPr>
          <w:p w14:paraId="03503E5D" w14:textId="77777777" w:rsidR="00327433" w:rsidRPr="00187B71" w:rsidRDefault="00327433" w:rsidP="00444AE3">
            <w:pPr>
              <w:jc w:val="center"/>
            </w:pPr>
            <w:r w:rsidRPr="00187B71">
              <w:t>Displays profiles other than the user’s own.</w:t>
            </w:r>
          </w:p>
        </w:tc>
        <w:tc>
          <w:tcPr>
            <w:tcW w:w="0" w:type="auto"/>
            <w:vAlign w:val="center"/>
            <w:hideMark/>
          </w:tcPr>
          <w:p w14:paraId="38752B6F" w14:textId="77777777" w:rsidR="00327433" w:rsidRPr="00187B71" w:rsidRDefault="00327433" w:rsidP="00444AE3">
            <w:pPr>
              <w:jc w:val="center"/>
            </w:pPr>
            <w:r w:rsidRPr="00187B71">
              <w:t>Pass</w:t>
            </w:r>
          </w:p>
        </w:tc>
      </w:tr>
      <w:tr w:rsidR="00327433" w:rsidRPr="00187B71" w14:paraId="4B27B67F" w14:textId="77777777" w:rsidTr="007E797D">
        <w:trPr>
          <w:tblCellSpacing w:w="15" w:type="dxa"/>
        </w:trPr>
        <w:tc>
          <w:tcPr>
            <w:tcW w:w="0" w:type="auto"/>
            <w:vAlign w:val="center"/>
            <w:hideMark/>
          </w:tcPr>
          <w:p w14:paraId="3F3F7F50" w14:textId="77777777" w:rsidR="00327433" w:rsidRPr="00187B71" w:rsidRDefault="00327433" w:rsidP="00444AE3">
            <w:pPr>
              <w:jc w:val="center"/>
            </w:pPr>
            <w:r w:rsidRPr="00187B71">
              <w:rPr>
                <w:rStyle w:val="Strong"/>
              </w:rPr>
              <w:t>Search Users on Explore</w:t>
            </w:r>
          </w:p>
        </w:tc>
        <w:tc>
          <w:tcPr>
            <w:tcW w:w="0" w:type="auto"/>
            <w:vAlign w:val="center"/>
            <w:hideMark/>
          </w:tcPr>
          <w:p w14:paraId="0203F018" w14:textId="77777777" w:rsidR="00327433" w:rsidRPr="00187B71" w:rsidRDefault="00327433" w:rsidP="00444AE3">
            <w:pPr>
              <w:jc w:val="center"/>
            </w:pPr>
            <w:r w:rsidRPr="00187B71">
              <w:t>User types into search bar on the explore page.</w:t>
            </w:r>
          </w:p>
        </w:tc>
        <w:tc>
          <w:tcPr>
            <w:tcW w:w="0" w:type="auto"/>
            <w:vAlign w:val="center"/>
            <w:hideMark/>
          </w:tcPr>
          <w:p w14:paraId="6C1E6C88" w14:textId="77777777" w:rsidR="00327433" w:rsidRPr="00187B71" w:rsidRDefault="00327433" w:rsidP="00444AE3">
            <w:pPr>
              <w:jc w:val="center"/>
            </w:pPr>
            <w:r w:rsidRPr="00187B71">
              <w:t>Displays profiles matching search criteria.</w:t>
            </w:r>
          </w:p>
        </w:tc>
        <w:tc>
          <w:tcPr>
            <w:tcW w:w="0" w:type="auto"/>
            <w:vAlign w:val="center"/>
            <w:hideMark/>
          </w:tcPr>
          <w:p w14:paraId="663696DE" w14:textId="77777777" w:rsidR="00327433" w:rsidRPr="00187B71" w:rsidRDefault="00327433" w:rsidP="00444AE3">
            <w:pPr>
              <w:jc w:val="center"/>
            </w:pPr>
            <w:r w:rsidRPr="00187B71">
              <w:t>Displays profiles matching search criteria.</w:t>
            </w:r>
          </w:p>
        </w:tc>
        <w:tc>
          <w:tcPr>
            <w:tcW w:w="0" w:type="auto"/>
            <w:vAlign w:val="center"/>
            <w:hideMark/>
          </w:tcPr>
          <w:p w14:paraId="57469DFC" w14:textId="77777777" w:rsidR="00327433" w:rsidRPr="00187B71" w:rsidRDefault="00327433" w:rsidP="00444AE3">
            <w:pPr>
              <w:jc w:val="center"/>
            </w:pPr>
            <w:r w:rsidRPr="00187B71">
              <w:t>Pass</w:t>
            </w:r>
          </w:p>
        </w:tc>
      </w:tr>
      <w:tr w:rsidR="00327433" w:rsidRPr="00187B71" w14:paraId="6DBF191F" w14:textId="77777777" w:rsidTr="007E797D">
        <w:trPr>
          <w:tblCellSpacing w:w="15" w:type="dxa"/>
        </w:trPr>
        <w:tc>
          <w:tcPr>
            <w:tcW w:w="0" w:type="auto"/>
            <w:vAlign w:val="center"/>
            <w:hideMark/>
          </w:tcPr>
          <w:p w14:paraId="4D90F9D5" w14:textId="77777777" w:rsidR="00327433" w:rsidRPr="00187B71" w:rsidRDefault="00327433" w:rsidP="00444AE3">
            <w:pPr>
              <w:jc w:val="center"/>
            </w:pPr>
            <w:r w:rsidRPr="00187B71">
              <w:rPr>
                <w:rStyle w:val="Strong"/>
              </w:rPr>
              <w:lastRenderedPageBreak/>
              <w:t>Post Rating</w:t>
            </w:r>
          </w:p>
        </w:tc>
        <w:tc>
          <w:tcPr>
            <w:tcW w:w="0" w:type="auto"/>
            <w:vAlign w:val="center"/>
            <w:hideMark/>
          </w:tcPr>
          <w:p w14:paraId="4DCD3619" w14:textId="77777777" w:rsidR="00327433" w:rsidRPr="00187B71" w:rsidRDefault="00327433" w:rsidP="00444AE3">
            <w:pPr>
              <w:jc w:val="center"/>
            </w:pPr>
            <w:r w:rsidRPr="00187B71">
              <w:t>User posts a rating for another user.</w:t>
            </w:r>
          </w:p>
        </w:tc>
        <w:tc>
          <w:tcPr>
            <w:tcW w:w="0" w:type="auto"/>
            <w:vAlign w:val="center"/>
            <w:hideMark/>
          </w:tcPr>
          <w:p w14:paraId="54A12F21" w14:textId="77777777" w:rsidR="00327433" w:rsidRPr="00187B71" w:rsidRDefault="00327433" w:rsidP="00444AE3">
            <w:pPr>
              <w:jc w:val="center"/>
            </w:pPr>
            <w:r w:rsidRPr="00187B71">
              <w:t>Rating is saved and reflected in the user's ratings.</w:t>
            </w:r>
          </w:p>
        </w:tc>
        <w:tc>
          <w:tcPr>
            <w:tcW w:w="0" w:type="auto"/>
            <w:vAlign w:val="center"/>
            <w:hideMark/>
          </w:tcPr>
          <w:p w14:paraId="4699DADB" w14:textId="77777777" w:rsidR="00327433" w:rsidRPr="00187B71" w:rsidRDefault="00327433" w:rsidP="00444AE3">
            <w:pPr>
              <w:jc w:val="center"/>
            </w:pPr>
            <w:r w:rsidRPr="00187B71">
              <w:t>Rating is saved and reflected in the user's ratings.</w:t>
            </w:r>
          </w:p>
        </w:tc>
        <w:tc>
          <w:tcPr>
            <w:tcW w:w="0" w:type="auto"/>
            <w:vAlign w:val="center"/>
            <w:hideMark/>
          </w:tcPr>
          <w:p w14:paraId="176DE38B" w14:textId="77777777" w:rsidR="00327433" w:rsidRPr="00187B71" w:rsidRDefault="00327433" w:rsidP="00444AE3">
            <w:pPr>
              <w:jc w:val="center"/>
            </w:pPr>
            <w:r w:rsidRPr="00187B71">
              <w:t>Pass</w:t>
            </w:r>
          </w:p>
        </w:tc>
      </w:tr>
      <w:tr w:rsidR="00327433" w:rsidRPr="00187B71" w14:paraId="47EC0BD6" w14:textId="77777777" w:rsidTr="007E797D">
        <w:trPr>
          <w:tblCellSpacing w:w="15" w:type="dxa"/>
        </w:trPr>
        <w:tc>
          <w:tcPr>
            <w:tcW w:w="0" w:type="auto"/>
            <w:vAlign w:val="center"/>
            <w:hideMark/>
          </w:tcPr>
          <w:p w14:paraId="57339AFE" w14:textId="77777777" w:rsidR="00327433" w:rsidRPr="00187B71" w:rsidRDefault="00327433" w:rsidP="00444AE3">
            <w:pPr>
              <w:jc w:val="center"/>
            </w:pPr>
            <w:r w:rsidRPr="00187B71">
              <w:rPr>
                <w:rStyle w:val="Strong"/>
              </w:rPr>
              <w:t>Logout Functionality</w:t>
            </w:r>
          </w:p>
        </w:tc>
        <w:tc>
          <w:tcPr>
            <w:tcW w:w="0" w:type="auto"/>
            <w:vAlign w:val="center"/>
            <w:hideMark/>
          </w:tcPr>
          <w:p w14:paraId="71CDEF4B" w14:textId="77777777" w:rsidR="00327433" w:rsidRPr="00187B71" w:rsidRDefault="00327433" w:rsidP="00444AE3">
            <w:pPr>
              <w:jc w:val="center"/>
            </w:pPr>
            <w:r w:rsidRPr="00187B71">
              <w:t>User clicks logout.</w:t>
            </w:r>
          </w:p>
        </w:tc>
        <w:tc>
          <w:tcPr>
            <w:tcW w:w="0" w:type="auto"/>
            <w:vAlign w:val="center"/>
            <w:hideMark/>
          </w:tcPr>
          <w:p w14:paraId="0461F51B" w14:textId="77777777" w:rsidR="00327433" w:rsidRPr="00187B71" w:rsidRDefault="00327433" w:rsidP="00444AE3">
            <w:pPr>
              <w:jc w:val="center"/>
            </w:pPr>
            <w:r w:rsidRPr="00187B71">
              <w:t>User is logged out and redirected to the login page.</w:t>
            </w:r>
          </w:p>
        </w:tc>
        <w:tc>
          <w:tcPr>
            <w:tcW w:w="0" w:type="auto"/>
            <w:vAlign w:val="center"/>
            <w:hideMark/>
          </w:tcPr>
          <w:p w14:paraId="3D04ACA7" w14:textId="77777777" w:rsidR="00327433" w:rsidRPr="00187B71" w:rsidRDefault="00327433" w:rsidP="00444AE3">
            <w:pPr>
              <w:jc w:val="center"/>
            </w:pPr>
            <w:r w:rsidRPr="00187B71">
              <w:t>User is logged out and redirected to the login page.</w:t>
            </w:r>
          </w:p>
        </w:tc>
        <w:tc>
          <w:tcPr>
            <w:tcW w:w="0" w:type="auto"/>
            <w:vAlign w:val="center"/>
            <w:hideMark/>
          </w:tcPr>
          <w:p w14:paraId="77606412" w14:textId="77777777" w:rsidR="00327433" w:rsidRPr="00187B71" w:rsidRDefault="00327433" w:rsidP="00444AE3">
            <w:pPr>
              <w:keepNext/>
              <w:jc w:val="center"/>
            </w:pPr>
            <w:r w:rsidRPr="00187B71">
              <w:t>Pass</w:t>
            </w:r>
          </w:p>
        </w:tc>
      </w:tr>
      <w:bookmarkEnd w:id="30"/>
    </w:tbl>
    <w:p w14:paraId="17991E7E" w14:textId="77777777" w:rsidR="00327433" w:rsidRPr="00187B71" w:rsidRDefault="00327433" w:rsidP="007E797D"/>
    <w:p w14:paraId="4108330D" w14:textId="77777777" w:rsidR="005663CE" w:rsidRPr="00187B71" w:rsidRDefault="005663CE" w:rsidP="007E797D"/>
    <w:p w14:paraId="37F5EAAE" w14:textId="77777777" w:rsidR="00D209FE" w:rsidRPr="00187B71" w:rsidRDefault="00D209FE" w:rsidP="007E797D"/>
    <w:p w14:paraId="3ADD27A6" w14:textId="755808CA" w:rsidR="00D417D3" w:rsidRPr="00187B71" w:rsidRDefault="002E118A" w:rsidP="007E797D">
      <w:pPr>
        <w:rPr>
          <w:b/>
          <w:bCs/>
        </w:rPr>
      </w:pPr>
      <w:r w:rsidRPr="00187B71">
        <w:rPr>
          <w:b/>
          <w:bCs/>
        </w:rPr>
        <w:t xml:space="preserve">Conducted google survey: </w:t>
      </w:r>
    </w:p>
    <w:p w14:paraId="564D25B2" w14:textId="77777777" w:rsidR="000659FE" w:rsidRPr="00187B71" w:rsidRDefault="000659FE" w:rsidP="007E797D"/>
    <w:p w14:paraId="2453DC50" w14:textId="67A4E403" w:rsidR="002E118A" w:rsidRPr="00187B71" w:rsidRDefault="00000000" w:rsidP="007E797D">
      <w:hyperlink r:id="rId38" w:history="1">
        <w:r w:rsidR="002E118A" w:rsidRPr="00187B71">
          <w:rPr>
            <w:rStyle w:val="Hyperlink"/>
          </w:rPr>
          <w:t>https://docs.google.com/forms/d/e/1FAIpQLSfXzeh27tNUN3ix5Ndvu8jho1gSbK19EC656u22YVcPxaET_A/viewform?usp=sf_link</w:t>
        </w:r>
      </w:hyperlink>
    </w:p>
    <w:p w14:paraId="1901D08A" w14:textId="77777777" w:rsidR="00102918" w:rsidRPr="00187B71" w:rsidRDefault="00102918" w:rsidP="007E797D"/>
    <w:bookmarkStart w:id="31" w:name="Form"/>
    <w:p w14:paraId="15616B6E" w14:textId="5CC158F3" w:rsidR="00102918" w:rsidRPr="00187B71" w:rsidRDefault="00102918" w:rsidP="007E797D">
      <w:r w:rsidRPr="00187B71">
        <w:fldChar w:fldCharType="begin"/>
      </w:r>
      <w:r w:rsidRPr="00187B71">
        <w:instrText>HYPERLINK "https://docs.google.com/forms/d/e/1FAIpQLSc2L1akxkk8mMtNggTnIIdwMMY9iYichXW1rpf5ByHocG9e9A/viewform?usp=sf_link"</w:instrText>
      </w:r>
      <w:r w:rsidRPr="00187B71">
        <w:fldChar w:fldCharType="separate"/>
      </w:r>
      <w:r w:rsidRPr="00187B71">
        <w:rPr>
          <w:rStyle w:val="Hyperlink"/>
        </w:rPr>
        <w:t>https://docs.google.com/forms/d/e/1FAIpQLSc2L1akxkk8mMtNggTnIIdwMMY9iYichXW1rpf5ByHocG9e9A/viewform?usp=sf_link</w:t>
      </w:r>
      <w:r w:rsidRPr="00187B71">
        <w:fldChar w:fldCharType="end"/>
      </w:r>
    </w:p>
    <w:bookmarkEnd w:id="31"/>
    <w:p w14:paraId="12727AB9" w14:textId="77777777" w:rsidR="002E118A" w:rsidRPr="00187B71" w:rsidRDefault="002E118A" w:rsidP="007E797D"/>
    <w:p w14:paraId="44583CEA" w14:textId="77777777" w:rsidR="002E118A" w:rsidRPr="00187B71" w:rsidRDefault="002E118A" w:rsidP="007E797D">
      <w:r w:rsidRPr="00187B71">
        <w:rPr>
          <w:noProof/>
        </w:rPr>
        <w:drawing>
          <wp:inline distT="0" distB="0" distL="0" distR="0" wp14:anchorId="46937537" wp14:editId="2675552F">
            <wp:extent cx="5731510" cy="2542540"/>
            <wp:effectExtent l="0" t="0" r="0" b="0"/>
            <wp:docPr id="955294806" name="Picture 33" descr="A pie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294806" name="Picture 33" descr="A pie chart with 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2542540"/>
                    </a:xfrm>
                    <a:prstGeom prst="rect">
                      <a:avLst/>
                    </a:prstGeom>
                  </pic:spPr>
                </pic:pic>
              </a:graphicData>
            </a:graphic>
          </wp:inline>
        </w:drawing>
      </w:r>
    </w:p>
    <w:p w14:paraId="2A148C96" w14:textId="77777777" w:rsidR="000659FE" w:rsidRPr="00187B71" w:rsidRDefault="000659FE" w:rsidP="007E797D"/>
    <w:p w14:paraId="3BFB0460" w14:textId="77777777" w:rsidR="006B12AA" w:rsidRPr="00187B71" w:rsidRDefault="006B12AA" w:rsidP="007E797D"/>
    <w:p w14:paraId="2D3F8509" w14:textId="2E891E20" w:rsidR="006B12AA" w:rsidRPr="00187B71" w:rsidRDefault="006B12AA" w:rsidP="007E797D">
      <w:r w:rsidRPr="00187B71">
        <w:rPr>
          <w:noProof/>
        </w:rPr>
        <w:drawing>
          <wp:inline distT="0" distB="0" distL="0" distR="0" wp14:anchorId="5D558338" wp14:editId="59EE4FB9">
            <wp:extent cx="5731510" cy="2393315"/>
            <wp:effectExtent l="0" t="0" r="0" b="0"/>
            <wp:docPr id="1941496043" name="Picture 34" descr="A pie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496043" name="Picture 34" descr="A pie chart with different colored circles&#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2393315"/>
                    </a:xfrm>
                    <a:prstGeom prst="rect">
                      <a:avLst/>
                    </a:prstGeom>
                  </pic:spPr>
                </pic:pic>
              </a:graphicData>
            </a:graphic>
          </wp:inline>
        </w:drawing>
      </w:r>
    </w:p>
    <w:p w14:paraId="4B1EA121" w14:textId="77777777" w:rsidR="006B12AA" w:rsidRPr="00187B71" w:rsidRDefault="006B12AA" w:rsidP="007E797D"/>
    <w:p w14:paraId="4C8934DC" w14:textId="75F01726" w:rsidR="006B12AA" w:rsidRPr="00187B71" w:rsidRDefault="006B12AA" w:rsidP="007E797D">
      <w:r w:rsidRPr="00187B71">
        <w:rPr>
          <w:noProof/>
        </w:rPr>
        <w:drawing>
          <wp:inline distT="0" distB="0" distL="0" distR="0" wp14:anchorId="16B4FFD3" wp14:editId="6A1F9D9C">
            <wp:extent cx="5731510" cy="2484120"/>
            <wp:effectExtent l="0" t="0" r="0" b="5080"/>
            <wp:docPr id="1924050254" name="Picture 36" descr="A pie chart with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050254" name="Picture 36" descr="A pie chart with different colored circles&#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31510" cy="2484120"/>
                    </a:xfrm>
                    <a:prstGeom prst="rect">
                      <a:avLst/>
                    </a:prstGeom>
                  </pic:spPr>
                </pic:pic>
              </a:graphicData>
            </a:graphic>
          </wp:inline>
        </w:drawing>
      </w:r>
    </w:p>
    <w:sectPr w:rsidR="006B12AA" w:rsidRPr="00187B7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67F96" w14:textId="77777777" w:rsidR="008B4D9D" w:rsidRDefault="008B4D9D" w:rsidP="00653DFB">
      <w:r>
        <w:separator/>
      </w:r>
    </w:p>
  </w:endnote>
  <w:endnote w:type="continuationSeparator" w:id="0">
    <w:p w14:paraId="1FF70072" w14:textId="77777777" w:rsidR="008B4D9D" w:rsidRDefault="008B4D9D" w:rsidP="00653D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21AD5" w14:textId="77777777" w:rsidR="008B4D9D" w:rsidRDefault="008B4D9D" w:rsidP="00653DFB">
      <w:r>
        <w:separator/>
      </w:r>
    </w:p>
  </w:footnote>
  <w:footnote w:type="continuationSeparator" w:id="0">
    <w:p w14:paraId="6DCF66ED" w14:textId="77777777" w:rsidR="008B4D9D" w:rsidRDefault="008B4D9D" w:rsidP="00653D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2619E"/>
    <w:multiLevelType w:val="multilevel"/>
    <w:tmpl w:val="7026C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164F55"/>
    <w:multiLevelType w:val="multilevel"/>
    <w:tmpl w:val="6870F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F97F78"/>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C1A05E3"/>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9840A1"/>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E360C3"/>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BAB1DF6"/>
    <w:multiLevelType w:val="multilevel"/>
    <w:tmpl w:val="1752F8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27935AF"/>
    <w:multiLevelType w:val="multilevel"/>
    <w:tmpl w:val="6BFAE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D02FB2"/>
    <w:multiLevelType w:val="multilevel"/>
    <w:tmpl w:val="0308A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31638A8"/>
    <w:multiLevelType w:val="multilevel"/>
    <w:tmpl w:val="6BFAE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913B20"/>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74E0AD3"/>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F940B69"/>
    <w:multiLevelType w:val="multilevel"/>
    <w:tmpl w:val="EF286A68"/>
    <w:lvl w:ilvl="0">
      <w:start w:val="1"/>
      <w:numFmt w:val="bullet"/>
      <w:lvlText w:val=""/>
      <w:lvlJc w:val="left"/>
      <w:pPr>
        <w:ind w:left="360" w:hanging="360"/>
      </w:pPr>
      <w:rPr>
        <w:rFonts w:ascii="Symbol" w:hAnsi="Symbol" w:hint="default"/>
      </w:r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3" w15:restartNumberingAfterBreak="0">
    <w:nsid w:val="31DE5428"/>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8903A83"/>
    <w:multiLevelType w:val="multilevel"/>
    <w:tmpl w:val="FA30C6B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3A1E57D6"/>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189744D"/>
    <w:multiLevelType w:val="multilevel"/>
    <w:tmpl w:val="6BFAE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1106C8"/>
    <w:multiLevelType w:val="multilevel"/>
    <w:tmpl w:val="D0A04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72A67AE"/>
    <w:multiLevelType w:val="multilevel"/>
    <w:tmpl w:val="EF286A68"/>
    <w:lvl w:ilvl="0">
      <w:start w:val="1"/>
      <w:numFmt w:val="bullet"/>
      <w:lvlText w:val=""/>
      <w:lvlJc w:val="left"/>
      <w:pPr>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488E3D12"/>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DE93A5E"/>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E696346"/>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01D3709"/>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7243D34"/>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AD44747"/>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F9D4842"/>
    <w:multiLevelType w:val="multilevel"/>
    <w:tmpl w:val="6BFAE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FD81E80"/>
    <w:multiLevelType w:val="multilevel"/>
    <w:tmpl w:val="6BFAE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09A42A1"/>
    <w:multiLevelType w:val="multilevel"/>
    <w:tmpl w:val="B7C8E3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9D567D9"/>
    <w:multiLevelType w:val="multilevel"/>
    <w:tmpl w:val="EF286A68"/>
    <w:lvl w:ilvl="0">
      <w:start w:val="1"/>
      <w:numFmt w:val="bullet"/>
      <w:lvlText w:val=""/>
      <w:lvlJc w:val="left"/>
      <w:pPr>
        <w:ind w:left="360" w:hanging="360"/>
      </w:pPr>
      <w:rPr>
        <w:rFonts w:ascii="Symbol" w:hAnsi="Symbol"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9" w15:restartNumberingAfterBreak="0">
    <w:nsid w:val="71B44AF7"/>
    <w:multiLevelType w:val="multilevel"/>
    <w:tmpl w:val="6BFAE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5F1E9B"/>
    <w:multiLevelType w:val="multilevel"/>
    <w:tmpl w:val="6BFAE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35758302">
    <w:abstractNumId w:val="5"/>
  </w:num>
  <w:num w:numId="2" w16cid:durableId="688604027">
    <w:abstractNumId w:val="19"/>
  </w:num>
  <w:num w:numId="3" w16cid:durableId="1873347204">
    <w:abstractNumId w:val="10"/>
  </w:num>
  <w:num w:numId="4" w16cid:durableId="1120341904">
    <w:abstractNumId w:val="23"/>
  </w:num>
  <w:num w:numId="5" w16cid:durableId="1083405825">
    <w:abstractNumId w:val="13"/>
  </w:num>
  <w:num w:numId="6" w16cid:durableId="1870483895">
    <w:abstractNumId w:val="27"/>
  </w:num>
  <w:num w:numId="7" w16cid:durableId="1933470132">
    <w:abstractNumId w:val="3"/>
  </w:num>
  <w:num w:numId="8" w16cid:durableId="497698434">
    <w:abstractNumId w:val="4"/>
  </w:num>
  <w:num w:numId="9" w16cid:durableId="1811167654">
    <w:abstractNumId w:val="11"/>
  </w:num>
  <w:num w:numId="10" w16cid:durableId="1772701281">
    <w:abstractNumId w:val="20"/>
  </w:num>
  <w:num w:numId="11" w16cid:durableId="602303838">
    <w:abstractNumId w:val="24"/>
  </w:num>
  <w:num w:numId="12" w16cid:durableId="766537426">
    <w:abstractNumId w:val="21"/>
  </w:num>
  <w:num w:numId="13" w16cid:durableId="505562719">
    <w:abstractNumId w:val="22"/>
  </w:num>
  <w:num w:numId="14" w16cid:durableId="2630636">
    <w:abstractNumId w:val="15"/>
  </w:num>
  <w:num w:numId="15" w16cid:durableId="1678070021">
    <w:abstractNumId w:val="2"/>
  </w:num>
  <w:num w:numId="16" w16cid:durableId="1528175135">
    <w:abstractNumId w:val="8"/>
  </w:num>
  <w:num w:numId="17" w16cid:durableId="1193760585">
    <w:abstractNumId w:val="1"/>
  </w:num>
  <w:num w:numId="18" w16cid:durableId="1057971085">
    <w:abstractNumId w:val="18"/>
  </w:num>
  <w:num w:numId="19" w16cid:durableId="1886139856">
    <w:abstractNumId w:val="0"/>
  </w:num>
  <w:num w:numId="20" w16cid:durableId="175463319">
    <w:abstractNumId w:val="6"/>
  </w:num>
  <w:num w:numId="21" w16cid:durableId="907616687">
    <w:abstractNumId w:val="14"/>
  </w:num>
  <w:num w:numId="22" w16cid:durableId="1336033503">
    <w:abstractNumId w:val="28"/>
  </w:num>
  <w:num w:numId="23" w16cid:durableId="57021198">
    <w:abstractNumId w:val="12"/>
  </w:num>
  <w:num w:numId="24" w16cid:durableId="1179538188">
    <w:abstractNumId w:val="29"/>
  </w:num>
  <w:num w:numId="25" w16cid:durableId="1967738001">
    <w:abstractNumId w:val="17"/>
  </w:num>
  <w:num w:numId="26" w16cid:durableId="267931961">
    <w:abstractNumId w:val="16"/>
  </w:num>
  <w:num w:numId="27" w16cid:durableId="1254045572">
    <w:abstractNumId w:val="26"/>
  </w:num>
  <w:num w:numId="28" w16cid:durableId="1421681650">
    <w:abstractNumId w:val="30"/>
  </w:num>
  <w:num w:numId="29" w16cid:durableId="1647124991">
    <w:abstractNumId w:val="25"/>
  </w:num>
  <w:num w:numId="30" w16cid:durableId="1243025821">
    <w:abstractNumId w:val="9"/>
  </w:num>
  <w:num w:numId="31" w16cid:durableId="102448256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1E9A"/>
    <w:rsid w:val="00012BBB"/>
    <w:rsid w:val="00016581"/>
    <w:rsid w:val="000359CD"/>
    <w:rsid w:val="0004001C"/>
    <w:rsid w:val="000463B3"/>
    <w:rsid w:val="000659FE"/>
    <w:rsid w:val="000671E5"/>
    <w:rsid w:val="00080319"/>
    <w:rsid w:val="00080838"/>
    <w:rsid w:val="000867B4"/>
    <w:rsid w:val="0009615E"/>
    <w:rsid w:val="000A1607"/>
    <w:rsid w:val="000A7CA1"/>
    <w:rsid w:val="000B2595"/>
    <w:rsid w:val="000B4B4B"/>
    <w:rsid w:val="000C3016"/>
    <w:rsid w:val="000D2D48"/>
    <w:rsid w:val="000D4EFF"/>
    <w:rsid w:val="000E6345"/>
    <w:rsid w:val="000E7204"/>
    <w:rsid w:val="000F4F6F"/>
    <w:rsid w:val="000F6078"/>
    <w:rsid w:val="0010143D"/>
    <w:rsid w:val="00102918"/>
    <w:rsid w:val="00102B27"/>
    <w:rsid w:val="001037A3"/>
    <w:rsid w:val="00113C19"/>
    <w:rsid w:val="001224B3"/>
    <w:rsid w:val="00140E7D"/>
    <w:rsid w:val="001551E8"/>
    <w:rsid w:val="001648E3"/>
    <w:rsid w:val="001668EA"/>
    <w:rsid w:val="001760D8"/>
    <w:rsid w:val="00176899"/>
    <w:rsid w:val="00176CA0"/>
    <w:rsid w:val="00181F91"/>
    <w:rsid w:val="00187B71"/>
    <w:rsid w:val="001A1AC9"/>
    <w:rsid w:val="001B56C1"/>
    <w:rsid w:val="001B6042"/>
    <w:rsid w:val="001C192D"/>
    <w:rsid w:val="001C4A8E"/>
    <w:rsid w:val="001D25B8"/>
    <w:rsid w:val="001D50F1"/>
    <w:rsid w:val="001D5726"/>
    <w:rsid w:val="001D6035"/>
    <w:rsid w:val="001D621B"/>
    <w:rsid w:val="001D798B"/>
    <w:rsid w:val="001E396E"/>
    <w:rsid w:val="001E4B7B"/>
    <w:rsid w:val="002001DB"/>
    <w:rsid w:val="00201826"/>
    <w:rsid w:val="00203BE6"/>
    <w:rsid w:val="00203CAA"/>
    <w:rsid w:val="002105CE"/>
    <w:rsid w:val="00214AEA"/>
    <w:rsid w:val="00224038"/>
    <w:rsid w:val="00230F7B"/>
    <w:rsid w:val="00234BD6"/>
    <w:rsid w:val="0024032B"/>
    <w:rsid w:val="00251AF3"/>
    <w:rsid w:val="00265553"/>
    <w:rsid w:val="002707BB"/>
    <w:rsid w:val="002717AA"/>
    <w:rsid w:val="0028100D"/>
    <w:rsid w:val="00293AE1"/>
    <w:rsid w:val="00296CD0"/>
    <w:rsid w:val="002B129B"/>
    <w:rsid w:val="002C56F2"/>
    <w:rsid w:val="002C5E05"/>
    <w:rsid w:val="002D6956"/>
    <w:rsid w:val="002E118A"/>
    <w:rsid w:val="002E3632"/>
    <w:rsid w:val="002E4054"/>
    <w:rsid w:val="002E6F11"/>
    <w:rsid w:val="00305BB7"/>
    <w:rsid w:val="003103EA"/>
    <w:rsid w:val="0031354D"/>
    <w:rsid w:val="003141D8"/>
    <w:rsid w:val="00321F85"/>
    <w:rsid w:val="003242EC"/>
    <w:rsid w:val="00327433"/>
    <w:rsid w:val="00331613"/>
    <w:rsid w:val="00340F5A"/>
    <w:rsid w:val="00353DEB"/>
    <w:rsid w:val="003570A0"/>
    <w:rsid w:val="003720EC"/>
    <w:rsid w:val="00373059"/>
    <w:rsid w:val="00373980"/>
    <w:rsid w:val="00373E5A"/>
    <w:rsid w:val="003A6DFA"/>
    <w:rsid w:val="003B31CA"/>
    <w:rsid w:val="003C1723"/>
    <w:rsid w:val="003C4428"/>
    <w:rsid w:val="003D1B57"/>
    <w:rsid w:val="003E04F4"/>
    <w:rsid w:val="003E1F30"/>
    <w:rsid w:val="003E3916"/>
    <w:rsid w:val="003E6268"/>
    <w:rsid w:val="003F069A"/>
    <w:rsid w:val="003F347F"/>
    <w:rsid w:val="0040133E"/>
    <w:rsid w:val="00402E8F"/>
    <w:rsid w:val="00404914"/>
    <w:rsid w:val="0041232B"/>
    <w:rsid w:val="00422A8F"/>
    <w:rsid w:val="00433876"/>
    <w:rsid w:val="004341E1"/>
    <w:rsid w:val="004430FF"/>
    <w:rsid w:val="0045169C"/>
    <w:rsid w:val="00455578"/>
    <w:rsid w:val="004578B3"/>
    <w:rsid w:val="00460B77"/>
    <w:rsid w:val="00462F06"/>
    <w:rsid w:val="00464A05"/>
    <w:rsid w:val="004720B0"/>
    <w:rsid w:val="00473AA3"/>
    <w:rsid w:val="00476D2C"/>
    <w:rsid w:val="00480718"/>
    <w:rsid w:val="00485120"/>
    <w:rsid w:val="004861A7"/>
    <w:rsid w:val="0049355B"/>
    <w:rsid w:val="004963A9"/>
    <w:rsid w:val="004B0483"/>
    <w:rsid w:val="004B2813"/>
    <w:rsid w:val="004B4ADC"/>
    <w:rsid w:val="004C3072"/>
    <w:rsid w:val="004C7F1B"/>
    <w:rsid w:val="004E3D00"/>
    <w:rsid w:val="004F25B3"/>
    <w:rsid w:val="005030E1"/>
    <w:rsid w:val="005114EF"/>
    <w:rsid w:val="005156F7"/>
    <w:rsid w:val="00521665"/>
    <w:rsid w:val="00524B36"/>
    <w:rsid w:val="005331B5"/>
    <w:rsid w:val="005409B5"/>
    <w:rsid w:val="00544491"/>
    <w:rsid w:val="00553BDF"/>
    <w:rsid w:val="005660C3"/>
    <w:rsid w:val="005663CE"/>
    <w:rsid w:val="00567B2A"/>
    <w:rsid w:val="00581EB2"/>
    <w:rsid w:val="00586AE7"/>
    <w:rsid w:val="00593A06"/>
    <w:rsid w:val="0059708C"/>
    <w:rsid w:val="005C2023"/>
    <w:rsid w:val="005C44C6"/>
    <w:rsid w:val="005C67B6"/>
    <w:rsid w:val="005D2C7F"/>
    <w:rsid w:val="005D2E16"/>
    <w:rsid w:val="005E33E5"/>
    <w:rsid w:val="005E4A5B"/>
    <w:rsid w:val="005E6167"/>
    <w:rsid w:val="005F48D9"/>
    <w:rsid w:val="00602C20"/>
    <w:rsid w:val="006066A1"/>
    <w:rsid w:val="00610668"/>
    <w:rsid w:val="00611D2B"/>
    <w:rsid w:val="006135D8"/>
    <w:rsid w:val="00617A4F"/>
    <w:rsid w:val="00622814"/>
    <w:rsid w:val="00623D3D"/>
    <w:rsid w:val="00627977"/>
    <w:rsid w:val="0063081F"/>
    <w:rsid w:val="00634CD5"/>
    <w:rsid w:val="006359EF"/>
    <w:rsid w:val="00652CE6"/>
    <w:rsid w:val="00653C20"/>
    <w:rsid w:val="00653DFB"/>
    <w:rsid w:val="00657B30"/>
    <w:rsid w:val="00662FAF"/>
    <w:rsid w:val="00666A56"/>
    <w:rsid w:val="006704AE"/>
    <w:rsid w:val="0067179D"/>
    <w:rsid w:val="00672969"/>
    <w:rsid w:val="00674AF0"/>
    <w:rsid w:val="006A04F3"/>
    <w:rsid w:val="006A407B"/>
    <w:rsid w:val="006B12AA"/>
    <w:rsid w:val="006B5DBC"/>
    <w:rsid w:val="006C07BB"/>
    <w:rsid w:val="006C6384"/>
    <w:rsid w:val="006D03BB"/>
    <w:rsid w:val="006D57F2"/>
    <w:rsid w:val="006F097A"/>
    <w:rsid w:val="006F751C"/>
    <w:rsid w:val="00702BFF"/>
    <w:rsid w:val="007042B1"/>
    <w:rsid w:val="00706ED7"/>
    <w:rsid w:val="007118D0"/>
    <w:rsid w:val="007141AC"/>
    <w:rsid w:val="00725F64"/>
    <w:rsid w:val="00751E2B"/>
    <w:rsid w:val="00753FA4"/>
    <w:rsid w:val="00754119"/>
    <w:rsid w:val="0076485D"/>
    <w:rsid w:val="007716AF"/>
    <w:rsid w:val="0077528D"/>
    <w:rsid w:val="00782DC5"/>
    <w:rsid w:val="00795EF7"/>
    <w:rsid w:val="00796D19"/>
    <w:rsid w:val="007A27A2"/>
    <w:rsid w:val="007B119E"/>
    <w:rsid w:val="007B1EE4"/>
    <w:rsid w:val="007B29C4"/>
    <w:rsid w:val="007C7667"/>
    <w:rsid w:val="007D18AC"/>
    <w:rsid w:val="007D64D4"/>
    <w:rsid w:val="007D78F6"/>
    <w:rsid w:val="007E5FA4"/>
    <w:rsid w:val="007E743B"/>
    <w:rsid w:val="007E797D"/>
    <w:rsid w:val="00802C65"/>
    <w:rsid w:val="008158A1"/>
    <w:rsid w:val="00830F44"/>
    <w:rsid w:val="008327EF"/>
    <w:rsid w:val="00843960"/>
    <w:rsid w:val="0088080C"/>
    <w:rsid w:val="00887DAC"/>
    <w:rsid w:val="008901C4"/>
    <w:rsid w:val="00890298"/>
    <w:rsid w:val="0089377A"/>
    <w:rsid w:val="00895F55"/>
    <w:rsid w:val="0089730D"/>
    <w:rsid w:val="00897981"/>
    <w:rsid w:val="008A054E"/>
    <w:rsid w:val="008A3DAA"/>
    <w:rsid w:val="008A62F1"/>
    <w:rsid w:val="008B4D9D"/>
    <w:rsid w:val="008B7CC2"/>
    <w:rsid w:val="008B7FE2"/>
    <w:rsid w:val="008C0272"/>
    <w:rsid w:val="008C713B"/>
    <w:rsid w:val="008E3719"/>
    <w:rsid w:val="008E70E3"/>
    <w:rsid w:val="009010CD"/>
    <w:rsid w:val="009024BF"/>
    <w:rsid w:val="009044C7"/>
    <w:rsid w:val="00913B23"/>
    <w:rsid w:val="00916D5C"/>
    <w:rsid w:val="00936997"/>
    <w:rsid w:val="009401A4"/>
    <w:rsid w:val="00942F42"/>
    <w:rsid w:val="00945BA6"/>
    <w:rsid w:val="00961CD4"/>
    <w:rsid w:val="00965766"/>
    <w:rsid w:val="0097427E"/>
    <w:rsid w:val="00974E24"/>
    <w:rsid w:val="00974F8E"/>
    <w:rsid w:val="00975E2E"/>
    <w:rsid w:val="009845F7"/>
    <w:rsid w:val="00984919"/>
    <w:rsid w:val="009868C4"/>
    <w:rsid w:val="00994C2B"/>
    <w:rsid w:val="00995862"/>
    <w:rsid w:val="009B0A82"/>
    <w:rsid w:val="009C12D0"/>
    <w:rsid w:val="009C1B76"/>
    <w:rsid w:val="009D0554"/>
    <w:rsid w:val="009D7398"/>
    <w:rsid w:val="009E0659"/>
    <w:rsid w:val="009E18F1"/>
    <w:rsid w:val="009E1C21"/>
    <w:rsid w:val="009E521D"/>
    <w:rsid w:val="009E598F"/>
    <w:rsid w:val="009E7D78"/>
    <w:rsid w:val="009F3B28"/>
    <w:rsid w:val="00A16B0E"/>
    <w:rsid w:val="00A1744E"/>
    <w:rsid w:val="00A250F9"/>
    <w:rsid w:val="00A26AF9"/>
    <w:rsid w:val="00A4052C"/>
    <w:rsid w:val="00A40975"/>
    <w:rsid w:val="00A437B0"/>
    <w:rsid w:val="00A4388D"/>
    <w:rsid w:val="00A45F1C"/>
    <w:rsid w:val="00A51060"/>
    <w:rsid w:val="00A546AB"/>
    <w:rsid w:val="00A57B5E"/>
    <w:rsid w:val="00A61ACA"/>
    <w:rsid w:val="00A66432"/>
    <w:rsid w:val="00A66F70"/>
    <w:rsid w:val="00A71E9A"/>
    <w:rsid w:val="00A720E4"/>
    <w:rsid w:val="00A76874"/>
    <w:rsid w:val="00A76C12"/>
    <w:rsid w:val="00A8080C"/>
    <w:rsid w:val="00A9430C"/>
    <w:rsid w:val="00A975A7"/>
    <w:rsid w:val="00AB23FF"/>
    <w:rsid w:val="00AB4D44"/>
    <w:rsid w:val="00AC3F99"/>
    <w:rsid w:val="00AC628B"/>
    <w:rsid w:val="00AE0B54"/>
    <w:rsid w:val="00B01402"/>
    <w:rsid w:val="00B01493"/>
    <w:rsid w:val="00B026AA"/>
    <w:rsid w:val="00B05461"/>
    <w:rsid w:val="00B124DC"/>
    <w:rsid w:val="00B1379A"/>
    <w:rsid w:val="00B23C53"/>
    <w:rsid w:val="00B254F2"/>
    <w:rsid w:val="00B26C4E"/>
    <w:rsid w:val="00B325E0"/>
    <w:rsid w:val="00B33182"/>
    <w:rsid w:val="00B33A75"/>
    <w:rsid w:val="00B45BCD"/>
    <w:rsid w:val="00B4705A"/>
    <w:rsid w:val="00B521B4"/>
    <w:rsid w:val="00B657FD"/>
    <w:rsid w:val="00B663F5"/>
    <w:rsid w:val="00B67947"/>
    <w:rsid w:val="00B73A91"/>
    <w:rsid w:val="00B84358"/>
    <w:rsid w:val="00B8724F"/>
    <w:rsid w:val="00B96E30"/>
    <w:rsid w:val="00BA15C8"/>
    <w:rsid w:val="00BC6B5C"/>
    <w:rsid w:val="00BD10FB"/>
    <w:rsid w:val="00BF29D7"/>
    <w:rsid w:val="00BF37AA"/>
    <w:rsid w:val="00C01BF1"/>
    <w:rsid w:val="00C02E15"/>
    <w:rsid w:val="00C041BF"/>
    <w:rsid w:val="00C07555"/>
    <w:rsid w:val="00C0787F"/>
    <w:rsid w:val="00C138A9"/>
    <w:rsid w:val="00C14E30"/>
    <w:rsid w:val="00C206C9"/>
    <w:rsid w:val="00C321DE"/>
    <w:rsid w:val="00C37B20"/>
    <w:rsid w:val="00C37EBD"/>
    <w:rsid w:val="00C52CBD"/>
    <w:rsid w:val="00C57299"/>
    <w:rsid w:val="00C64F44"/>
    <w:rsid w:val="00C674F2"/>
    <w:rsid w:val="00C8496C"/>
    <w:rsid w:val="00C9647F"/>
    <w:rsid w:val="00CA6359"/>
    <w:rsid w:val="00CB5FB8"/>
    <w:rsid w:val="00CC3C2D"/>
    <w:rsid w:val="00CD43F9"/>
    <w:rsid w:val="00CE2249"/>
    <w:rsid w:val="00CF2AA7"/>
    <w:rsid w:val="00CF3F15"/>
    <w:rsid w:val="00CF754C"/>
    <w:rsid w:val="00D116C8"/>
    <w:rsid w:val="00D11F83"/>
    <w:rsid w:val="00D145FE"/>
    <w:rsid w:val="00D14733"/>
    <w:rsid w:val="00D1529D"/>
    <w:rsid w:val="00D209FE"/>
    <w:rsid w:val="00D27B31"/>
    <w:rsid w:val="00D402E7"/>
    <w:rsid w:val="00D40CB7"/>
    <w:rsid w:val="00D40F13"/>
    <w:rsid w:val="00D40F20"/>
    <w:rsid w:val="00D417D3"/>
    <w:rsid w:val="00D422C9"/>
    <w:rsid w:val="00D45886"/>
    <w:rsid w:val="00D55EE4"/>
    <w:rsid w:val="00D568A5"/>
    <w:rsid w:val="00D57B53"/>
    <w:rsid w:val="00D67157"/>
    <w:rsid w:val="00D73C20"/>
    <w:rsid w:val="00D83D52"/>
    <w:rsid w:val="00D85647"/>
    <w:rsid w:val="00D9001B"/>
    <w:rsid w:val="00D92434"/>
    <w:rsid w:val="00D97FB1"/>
    <w:rsid w:val="00DA7EB9"/>
    <w:rsid w:val="00DB2B8D"/>
    <w:rsid w:val="00DB4482"/>
    <w:rsid w:val="00DC3A2D"/>
    <w:rsid w:val="00DD0132"/>
    <w:rsid w:val="00DF7A03"/>
    <w:rsid w:val="00E052C6"/>
    <w:rsid w:val="00E079F6"/>
    <w:rsid w:val="00E15921"/>
    <w:rsid w:val="00E22187"/>
    <w:rsid w:val="00E241A2"/>
    <w:rsid w:val="00E247BE"/>
    <w:rsid w:val="00E24C97"/>
    <w:rsid w:val="00E269EB"/>
    <w:rsid w:val="00E27A5A"/>
    <w:rsid w:val="00E30C08"/>
    <w:rsid w:val="00E36E95"/>
    <w:rsid w:val="00E457D5"/>
    <w:rsid w:val="00E57903"/>
    <w:rsid w:val="00E57B40"/>
    <w:rsid w:val="00E6224E"/>
    <w:rsid w:val="00E67C80"/>
    <w:rsid w:val="00E72695"/>
    <w:rsid w:val="00E76C9F"/>
    <w:rsid w:val="00E95CEA"/>
    <w:rsid w:val="00E96A82"/>
    <w:rsid w:val="00EA279C"/>
    <w:rsid w:val="00EA4FC7"/>
    <w:rsid w:val="00EA781C"/>
    <w:rsid w:val="00EB15EE"/>
    <w:rsid w:val="00EB5C9B"/>
    <w:rsid w:val="00EB5E52"/>
    <w:rsid w:val="00EC285C"/>
    <w:rsid w:val="00EC56F7"/>
    <w:rsid w:val="00EC7AC4"/>
    <w:rsid w:val="00ED1080"/>
    <w:rsid w:val="00ED5E87"/>
    <w:rsid w:val="00EE1D21"/>
    <w:rsid w:val="00EE5A2B"/>
    <w:rsid w:val="00EF5D9E"/>
    <w:rsid w:val="00F01AC5"/>
    <w:rsid w:val="00F16025"/>
    <w:rsid w:val="00F23429"/>
    <w:rsid w:val="00F34BBF"/>
    <w:rsid w:val="00F37723"/>
    <w:rsid w:val="00F40E74"/>
    <w:rsid w:val="00F41B94"/>
    <w:rsid w:val="00F4422C"/>
    <w:rsid w:val="00F4486D"/>
    <w:rsid w:val="00F46F79"/>
    <w:rsid w:val="00F47581"/>
    <w:rsid w:val="00F61F80"/>
    <w:rsid w:val="00F6480E"/>
    <w:rsid w:val="00F7240B"/>
    <w:rsid w:val="00F9082E"/>
    <w:rsid w:val="00F97B6C"/>
    <w:rsid w:val="00FB6F2E"/>
    <w:rsid w:val="00FC1D46"/>
    <w:rsid w:val="00FC2DC6"/>
    <w:rsid w:val="00FC425D"/>
    <w:rsid w:val="00FC474D"/>
    <w:rsid w:val="00FC4F66"/>
    <w:rsid w:val="00FD5DB0"/>
    <w:rsid w:val="00FD7AEB"/>
    <w:rsid w:val="00FE776F"/>
    <w:rsid w:val="00FF4575"/>
    <w:rsid w:val="00FF47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F7DB93"/>
  <w15:chartTrackingRefBased/>
  <w15:docId w15:val="{D3385294-875B-9D41-9567-B47EC2742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CD4"/>
    <w:pPr>
      <w:spacing w:before="0"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F40E74"/>
    <w:pPr>
      <w:pBdr>
        <w:top w:val="single" w:sz="24" w:space="0" w:color="F0A22E" w:themeColor="accent1"/>
        <w:left w:val="single" w:sz="24" w:space="0" w:color="F0A22E" w:themeColor="accent1"/>
        <w:bottom w:val="single" w:sz="24" w:space="0" w:color="F0A22E" w:themeColor="accent1"/>
        <w:right w:val="single" w:sz="24" w:space="0" w:color="F0A22E" w:themeColor="accent1"/>
      </w:pBdr>
      <w:shd w:val="clear" w:color="auto" w:fill="F0A22E" w:themeFill="accent1"/>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F40E74"/>
    <w:pPr>
      <w:pBdr>
        <w:top w:val="single" w:sz="24" w:space="0" w:color="FCECD5" w:themeColor="accent1" w:themeTint="33"/>
        <w:left w:val="single" w:sz="24" w:space="0" w:color="FCECD5" w:themeColor="accent1" w:themeTint="33"/>
        <w:bottom w:val="single" w:sz="24" w:space="0" w:color="FCECD5" w:themeColor="accent1" w:themeTint="33"/>
        <w:right w:val="single" w:sz="24" w:space="0" w:color="FCECD5" w:themeColor="accent1" w:themeTint="33"/>
      </w:pBdr>
      <w:shd w:val="clear" w:color="auto" w:fill="FCECD5" w:themeFill="accent1" w:themeFillTint="33"/>
      <w:outlineLvl w:val="1"/>
    </w:pPr>
    <w:rPr>
      <w:caps/>
      <w:spacing w:val="15"/>
      <w:sz w:val="22"/>
      <w:szCs w:val="22"/>
    </w:rPr>
  </w:style>
  <w:style w:type="paragraph" w:styleId="Heading3">
    <w:name w:val="heading 3"/>
    <w:basedOn w:val="Normal"/>
    <w:next w:val="Normal"/>
    <w:link w:val="Heading3Char"/>
    <w:uiPriority w:val="9"/>
    <w:unhideWhenUsed/>
    <w:qFormat/>
    <w:rsid w:val="00F40E74"/>
    <w:pPr>
      <w:pBdr>
        <w:top w:val="single" w:sz="6" w:space="2" w:color="F0A22E" w:themeColor="accent1"/>
        <w:left w:val="single" w:sz="6" w:space="2" w:color="F0A22E" w:themeColor="accent1"/>
      </w:pBdr>
      <w:spacing w:before="300"/>
      <w:outlineLvl w:val="2"/>
    </w:pPr>
    <w:rPr>
      <w:caps/>
      <w:color w:val="845209" w:themeColor="accent1" w:themeShade="7F"/>
      <w:spacing w:val="15"/>
      <w:sz w:val="22"/>
      <w:szCs w:val="22"/>
    </w:rPr>
  </w:style>
  <w:style w:type="paragraph" w:styleId="Heading4">
    <w:name w:val="heading 4"/>
    <w:basedOn w:val="Normal"/>
    <w:next w:val="Normal"/>
    <w:link w:val="Heading4Char"/>
    <w:uiPriority w:val="9"/>
    <w:unhideWhenUsed/>
    <w:qFormat/>
    <w:rsid w:val="00F40E74"/>
    <w:pPr>
      <w:pBdr>
        <w:top w:val="dotted" w:sz="6" w:space="2" w:color="F0A22E" w:themeColor="accent1"/>
        <w:left w:val="dotted" w:sz="6" w:space="2" w:color="F0A22E" w:themeColor="accent1"/>
      </w:pBdr>
      <w:spacing w:before="300"/>
      <w:outlineLvl w:val="3"/>
    </w:pPr>
    <w:rPr>
      <w:caps/>
      <w:color w:val="C77C0E" w:themeColor="accent1" w:themeShade="BF"/>
      <w:spacing w:val="10"/>
      <w:sz w:val="22"/>
      <w:szCs w:val="22"/>
    </w:rPr>
  </w:style>
  <w:style w:type="paragraph" w:styleId="Heading5">
    <w:name w:val="heading 5"/>
    <w:basedOn w:val="Normal"/>
    <w:next w:val="Normal"/>
    <w:link w:val="Heading5Char"/>
    <w:uiPriority w:val="9"/>
    <w:semiHidden/>
    <w:unhideWhenUsed/>
    <w:qFormat/>
    <w:rsid w:val="00F40E74"/>
    <w:pPr>
      <w:pBdr>
        <w:bottom w:val="single" w:sz="6" w:space="1" w:color="F0A22E" w:themeColor="accent1"/>
      </w:pBdr>
      <w:spacing w:before="300"/>
      <w:outlineLvl w:val="4"/>
    </w:pPr>
    <w:rPr>
      <w:caps/>
      <w:color w:val="C77C0E" w:themeColor="accent1" w:themeShade="BF"/>
      <w:spacing w:val="10"/>
      <w:sz w:val="22"/>
      <w:szCs w:val="22"/>
    </w:rPr>
  </w:style>
  <w:style w:type="paragraph" w:styleId="Heading6">
    <w:name w:val="heading 6"/>
    <w:basedOn w:val="Normal"/>
    <w:next w:val="Normal"/>
    <w:link w:val="Heading6Char"/>
    <w:uiPriority w:val="9"/>
    <w:semiHidden/>
    <w:unhideWhenUsed/>
    <w:qFormat/>
    <w:rsid w:val="00F40E74"/>
    <w:pPr>
      <w:pBdr>
        <w:bottom w:val="dotted" w:sz="6" w:space="1" w:color="F0A22E" w:themeColor="accent1"/>
      </w:pBdr>
      <w:spacing w:before="300"/>
      <w:outlineLvl w:val="5"/>
    </w:pPr>
    <w:rPr>
      <w:caps/>
      <w:color w:val="C77C0E" w:themeColor="accent1" w:themeShade="BF"/>
      <w:spacing w:val="10"/>
      <w:sz w:val="22"/>
      <w:szCs w:val="22"/>
    </w:rPr>
  </w:style>
  <w:style w:type="paragraph" w:styleId="Heading7">
    <w:name w:val="heading 7"/>
    <w:basedOn w:val="Normal"/>
    <w:next w:val="Normal"/>
    <w:link w:val="Heading7Char"/>
    <w:uiPriority w:val="9"/>
    <w:semiHidden/>
    <w:unhideWhenUsed/>
    <w:qFormat/>
    <w:rsid w:val="00F40E74"/>
    <w:pPr>
      <w:spacing w:before="300"/>
      <w:outlineLvl w:val="6"/>
    </w:pPr>
    <w:rPr>
      <w:caps/>
      <w:color w:val="C77C0E" w:themeColor="accent1" w:themeShade="BF"/>
      <w:spacing w:val="10"/>
      <w:sz w:val="22"/>
      <w:szCs w:val="22"/>
    </w:rPr>
  </w:style>
  <w:style w:type="paragraph" w:styleId="Heading8">
    <w:name w:val="heading 8"/>
    <w:basedOn w:val="Normal"/>
    <w:next w:val="Normal"/>
    <w:link w:val="Heading8Char"/>
    <w:uiPriority w:val="9"/>
    <w:semiHidden/>
    <w:unhideWhenUsed/>
    <w:qFormat/>
    <w:rsid w:val="00F40E74"/>
    <w:pPr>
      <w:spacing w:before="300"/>
      <w:outlineLvl w:val="7"/>
    </w:pPr>
    <w:rPr>
      <w:caps/>
      <w:spacing w:val="10"/>
      <w:sz w:val="18"/>
      <w:szCs w:val="18"/>
    </w:rPr>
  </w:style>
  <w:style w:type="paragraph" w:styleId="Heading9">
    <w:name w:val="heading 9"/>
    <w:basedOn w:val="Normal"/>
    <w:next w:val="Normal"/>
    <w:link w:val="Heading9Char"/>
    <w:uiPriority w:val="9"/>
    <w:semiHidden/>
    <w:unhideWhenUsed/>
    <w:qFormat/>
    <w:rsid w:val="00F40E74"/>
    <w:pPr>
      <w:spacing w:before="30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0E74"/>
    <w:rPr>
      <w:b/>
      <w:bCs/>
      <w:caps/>
      <w:color w:val="FFFFFF" w:themeColor="background1"/>
      <w:spacing w:val="15"/>
      <w:shd w:val="clear" w:color="auto" w:fill="F0A22E" w:themeFill="accent1"/>
    </w:rPr>
  </w:style>
  <w:style w:type="character" w:customStyle="1" w:styleId="Heading2Char">
    <w:name w:val="Heading 2 Char"/>
    <w:basedOn w:val="DefaultParagraphFont"/>
    <w:link w:val="Heading2"/>
    <w:uiPriority w:val="9"/>
    <w:rsid w:val="00F40E74"/>
    <w:rPr>
      <w:caps/>
      <w:spacing w:val="15"/>
      <w:shd w:val="clear" w:color="auto" w:fill="FCECD5" w:themeFill="accent1" w:themeFillTint="33"/>
    </w:rPr>
  </w:style>
  <w:style w:type="character" w:customStyle="1" w:styleId="Heading3Char">
    <w:name w:val="Heading 3 Char"/>
    <w:basedOn w:val="DefaultParagraphFont"/>
    <w:link w:val="Heading3"/>
    <w:uiPriority w:val="9"/>
    <w:rsid w:val="00F40E74"/>
    <w:rPr>
      <w:caps/>
      <w:color w:val="845209" w:themeColor="accent1" w:themeShade="7F"/>
      <w:spacing w:val="15"/>
    </w:rPr>
  </w:style>
  <w:style w:type="character" w:customStyle="1" w:styleId="Heading4Char">
    <w:name w:val="Heading 4 Char"/>
    <w:basedOn w:val="DefaultParagraphFont"/>
    <w:link w:val="Heading4"/>
    <w:uiPriority w:val="9"/>
    <w:rsid w:val="00F40E74"/>
    <w:rPr>
      <w:caps/>
      <w:color w:val="C77C0E" w:themeColor="accent1" w:themeShade="BF"/>
      <w:spacing w:val="10"/>
    </w:rPr>
  </w:style>
  <w:style w:type="character" w:customStyle="1" w:styleId="Heading5Char">
    <w:name w:val="Heading 5 Char"/>
    <w:basedOn w:val="DefaultParagraphFont"/>
    <w:link w:val="Heading5"/>
    <w:uiPriority w:val="9"/>
    <w:semiHidden/>
    <w:rsid w:val="00F40E74"/>
    <w:rPr>
      <w:caps/>
      <w:color w:val="C77C0E" w:themeColor="accent1" w:themeShade="BF"/>
      <w:spacing w:val="10"/>
    </w:rPr>
  </w:style>
  <w:style w:type="character" w:customStyle="1" w:styleId="Heading6Char">
    <w:name w:val="Heading 6 Char"/>
    <w:basedOn w:val="DefaultParagraphFont"/>
    <w:link w:val="Heading6"/>
    <w:uiPriority w:val="9"/>
    <w:semiHidden/>
    <w:rsid w:val="00F40E74"/>
    <w:rPr>
      <w:caps/>
      <w:color w:val="C77C0E" w:themeColor="accent1" w:themeShade="BF"/>
      <w:spacing w:val="10"/>
    </w:rPr>
  </w:style>
  <w:style w:type="character" w:customStyle="1" w:styleId="Heading7Char">
    <w:name w:val="Heading 7 Char"/>
    <w:basedOn w:val="DefaultParagraphFont"/>
    <w:link w:val="Heading7"/>
    <w:uiPriority w:val="9"/>
    <w:semiHidden/>
    <w:rsid w:val="00F40E74"/>
    <w:rPr>
      <w:caps/>
      <w:color w:val="C77C0E" w:themeColor="accent1" w:themeShade="BF"/>
      <w:spacing w:val="10"/>
    </w:rPr>
  </w:style>
  <w:style w:type="character" w:customStyle="1" w:styleId="Heading8Char">
    <w:name w:val="Heading 8 Char"/>
    <w:basedOn w:val="DefaultParagraphFont"/>
    <w:link w:val="Heading8"/>
    <w:uiPriority w:val="9"/>
    <w:semiHidden/>
    <w:rsid w:val="00F40E74"/>
    <w:rPr>
      <w:caps/>
      <w:spacing w:val="10"/>
      <w:sz w:val="18"/>
      <w:szCs w:val="18"/>
    </w:rPr>
  </w:style>
  <w:style w:type="character" w:customStyle="1" w:styleId="Heading9Char">
    <w:name w:val="Heading 9 Char"/>
    <w:basedOn w:val="DefaultParagraphFont"/>
    <w:link w:val="Heading9"/>
    <w:uiPriority w:val="9"/>
    <w:semiHidden/>
    <w:rsid w:val="00F40E74"/>
    <w:rPr>
      <w:i/>
      <w:caps/>
      <w:spacing w:val="10"/>
      <w:sz w:val="18"/>
      <w:szCs w:val="18"/>
    </w:rPr>
  </w:style>
  <w:style w:type="paragraph" w:styleId="Title">
    <w:name w:val="Title"/>
    <w:basedOn w:val="Normal"/>
    <w:next w:val="Normal"/>
    <w:link w:val="TitleChar"/>
    <w:uiPriority w:val="10"/>
    <w:qFormat/>
    <w:rsid w:val="00F40E74"/>
    <w:pPr>
      <w:spacing w:before="720"/>
    </w:pPr>
    <w:rPr>
      <w:caps/>
      <w:color w:val="F0A22E" w:themeColor="accent1"/>
      <w:spacing w:val="10"/>
      <w:kern w:val="28"/>
      <w:sz w:val="52"/>
      <w:szCs w:val="52"/>
    </w:rPr>
  </w:style>
  <w:style w:type="character" w:customStyle="1" w:styleId="TitleChar">
    <w:name w:val="Title Char"/>
    <w:basedOn w:val="DefaultParagraphFont"/>
    <w:link w:val="Title"/>
    <w:uiPriority w:val="10"/>
    <w:rsid w:val="00F40E74"/>
    <w:rPr>
      <w:caps/>
      <w:color w:val="F0A22E" w:themeColor="accent1"/>
      <w:spacing w:val="10"/>
      <w:kern w:val="28"/>
      <w:sz w:val="52"/>
      <w:szCs w:val="52"/>
    </w:rPr>
  </w:style>
  <w:style w:type="paragraph" w:styleId="Subtitle">
    <w:name w:val="Subtitle"/>
    <w:basedOn w:val="Normal"/>
    <w:next w:val="Normal"/>
    <w:link w:val="SubtitleChar"/>
    <w:uiPriority w:val="11"/>
    <w:qFormat/>
    <w:rsid w:val="00F40E74"/>
    <w:pPr>
      <w:spacing w:after="1000"/>
    </w:pPr>
    <w:rPr>
      <w:caps/>
      <w:color w:val="595959" w:themeColor="text1" w:themeTint="A6"/>
      <w:spacing w:val="10"/>
    </w:rPr>
  </w:style>
  <w:style w:type="character" w:customStyle="1" w:styleId="SubtitleChar">
    <w:name w:val="Subtitle Char"/>
    <w:basedOn w:val="DefaultParagraphFont"/>
    <w:link w:val="Subtitle"/>
    <w:uiPriority w:val="11"/>
    <w:rsid w:val="00F40E74"/>
    <w:rPr>
      <w:caps/>
      <w:color w:val="595959" w:themeColor="text1" w:themeTint="A6"/>
      <w:spacing w:val="10"/>
      <w:sz w:val="24"/>
      <w:szCs w:val="24"/>
    </w:rPr>
  </w:style>
  <w:style w:type="paragraph" w:styleId="Quote">
    <w:name w:val="Quote"/>
    <w:basedOn w:val="Normal"/>
    <w:next w:val="Normal"/>
    <w:link w:val="QuoteChar"/>
    <w:uiPriority w:val="29"/>
    <w:qFormat/>
    <w:rsid w:val="00F40E74"/>
    <w:rPr>
      <w:i/>
      <w:iCs/>
    </w:rPr>
  </w:style>
  <w:style w:type="character" w:customStyle="1" w:styleId="QuoteChar">
    <w:name w:val="Quote Char"/>
    <w:basedOn w:val="DefaultParagraphFont"/>
    <w:link w:val="Quote"/>
    <w:uiPriority w:val="29"/>
    <w:rsid w:val="00F40E74"/>
    <w:rPr>
      <w:i/>
      <w:iCs/>
      <w:sz w:val="20"/>
      <w:szCs w:val="20"/>
    </w:rPr>
  </w:style>
  <w:style w:type="paragraph" w:styleId="ListParagraph">
    <w:name w:val="List Paragraph"/>
    <w:basedOn w:val="Normal"/>
    <w:uiPriority w:val="34"/>
    <w:qFormat/>
    <w:rsid w:val="00F40E74"/>
    <w:pPr>
      <w:ind w:left="720"/>
      <w:contextualSpacing/>
    </w:pPr>
  </w:style>
  <w:style w:type="character" w:styleId="IntenseEmphasis">
    <w:name w:val="Intense Emphasis"/>
    <w:uiPriority w:val="21"/>
    <w:qFormat/>
    <w:rsid w:val="00F40E74"/>
    <w:rPr>
      <w:b/>
      <w:bCs/>
      <w:caps/>
      <w:color w:val="845209" w:themeColor="accent1" w:themeShade="7F"/>
      <w:spacing w:val="10"/>
    </w:rPr>
  </w:style>
  <w:style w:type="paragraph" w:styleId="IntenseQuote">
    <w:name w:val="Intense Quote"/>
    <w:basedOn w:val="Normal"/>
    <w:next w:val="Normal"/>
    <w:link w:val="IntenseQuoteChar"/>
    <w:uiPriority w:val="30"/>
    <w:qFormat/>
    <w:rsid w:val="00F40E74"/>
    <w:pPr>
      <w:pBdr>
        <w:top w:val="single" w:sz="4" w:space="10" w:color="F0A22E" w:themeColor="accent1"/>
        <w:left w:val="single" w:sz="4" w:space="10" w:color="F0A22E" w:themeColor="accent1"/>
      </w:pBdr>
      <w:ind w:left="1296" w:right="1152"/>
      <w:jc w:val="both"/>
    </w:pPr>
    <w:rPr>
      <w:i/>
      <w:iCs/>
      <w:color w:val="F0A22E" w:themeColor="accent1"/>
    </w:rPr>
  </w:style>
  <w:style w:type="character" w:customStyle="1" w:styleId="IntenseQuoteChar">
    <w:name w:val="Intense Quote Char"/>
    <w:basedOn w:val="DefaultParagraphFont"/>
    <w:link w:val="IntenseQuote"/>
    <w:uiPriority w:val="30"/>
    <w:rsid w:val="00F40E74"/>
    <w:rPr>
      <w:i/>
      <w:iCs/>
      <w:color w:val="F0A22E" w:themeColor="accent1"/>
      <w:sz w:val="20"/>
      <w:szCs w:val="20"/>
    </w:rPr>
  </w:style>
  <w:style w:type="character" w:styleId="IntenseReference">
    <w:name w:val="Intense Reference"/>
    <w:uiPriority w:val="32"/>
    <w:qFormat/>
    <w:rsid w:val="00F40E74"/>
    <w:rPr>
      <w:b/>
      <w:bCs/>
      <w:i/>
      <w:iCs/>
      <w:caps/>
      <w:color w:val="F0A22E" w:themeColor="accent1"/>
    </w:rPr>
  </w:style>
  <w:style w:type="character" w:styleId="Strong">
    <w:name w:val="Strong"/>
    <w:uiPriority w:val="22"/>
    <w:qFormat/>
    <w:rsid w:val="00F40E74"/>
    <w:rPr>
      <w:b/>
      <w:bCs/>
    </w:rPr>
  </w:style>
  <w:style w:type="paragraph" w:styleId="TOCHeading">
    <w:name w:val="TOC Heading"/>
    <w:basedOn w:val="Heading1"/>
    <w:next w:val="Normal"/>
    <w:uiPriority w:val="39"/>
    <w:unhideWhenUsed/>
    <w:qFormat/>
    <w:rsid w:val="00F40E74"/>
    <w:pPr>
      <w:outlineLvl w:val="9"/>
    </w:pPr>
  </w:style>
  <w:style w:type="paragraph" w:styleId="TOC1">
    <w:name w:val="toc 1"/>
    <w:basedOn w:val="Normal"/>
    <w:next w:val="Normal"/>
    <w:autoRedefine/>
    <w:uiPriority w:val="39"/>
    <w:unhideWhenUsed/>
    <w:rsid w:val="00F40E74"/>
    <w:pPr>
      <w:spacing w:before="120"/>
    </w:pPr>
    <w:rPr>
      <w:b/>
      <w:bCs/>
      <w:i/>
      <w:iCs/>
    </w:rPr>
  </w:style>
  <w:style w:type="paragraph" w:styleId="TOC2">
    <w:name w:val="toc 2"/>
    <w:basedOn w:val="Normal"/>
    <w:next w:val="Normal"/>
    <w:autoRedefine/>
    <w:uiPriority w:val="39"/>
    <w:unhideWhenUsed/>
    <w:rsid w:val="00F40E74"/>
    <w:pPr>
      <w:spacing w:before="120"/>
      <w:ind w:left="200"/>
    </w:pPr>
    <w:rPr>
      <w:b/>
      <w:bCs/>
      <w:sz w:val="22"/>
      <w:szCs w:val="22"/>
    </w:rPr>
  </w:style>
  <w:style w:type="paragraph" w:styleId="TOC3">
    <w:name w:val="toc 3"/>
    <w:basedOn w:val="Normal"/>
    <w:next w:val="Normal"/>
    <w:autoRedefine/>
    <w:uiPriority w:val="39"/>
    <w:unhideWhenUsed/>
    <w:rsid w:val="00F40E74"/>
    <w:pPr>
      <w:ind w:left="400"/>
    </w:pPr>
  </w:style>
  <w:style w:type="character" w:styleId="Hyperlink">
    <w:name w:val="Hyperlink"/>
    <w:basedOn w:val="DefaultParagraphFont"/>
    <w:uiPriority w:val="99"/>
    <w:unhideWhenUsed/>
    <w:rsid w:val="00F40E74"/>
    <w:rPr>
      <w:color w:val="AD1F1F" w:themeColor="hyperlink"/>
      <w:u w:val="single"/>
    </w:rPr>
  </w:style>
  <w:style w:type="paragraph" w:styleId="TOC4">
    <w:name w:val="toc 4"/>
    <w:basedOn w:val="Normal"/>
    <w:next w:val="Normal"/>
    <w:autoRedefine/>
    <w:uiPriority w:val="39"/>
    <w:semiHidden/>
    <w:unhideWhenUsed/>
    <w:rsid w:val="00F40E74"/>
    <w:pPr>
      <w:ind w:left="600"/>
    </w:pPr>
  </w:style>
  <w:style w:type="paragraph" w:styleId="TOC5">
    <w:name w:val="toc 5"/>
    <w:basedOn w:val="Normal"/>
    <w:next w:val="Normal"/>
    <w:autoRedefine/>
    <w:uiPriority w:val="39"/>
    <w:semiHidden/>
    <w:unhideWhenUsed/>
    <w:rsid w:val="00F40E74"/>
    <w:pPr>
      <w:ind w:left="800"/>
    </w:pPr>
  </w:style>
  <w:style w:type="paragraph" w:styleId="TOC6">
    <w:name w:val="toc 6"/>
    <w:basedOn w:val="Normal"/>
    <w:next w:val="Normal"/>
    <w:autoRedefine/>
    <w:uiPriority w:val="39"/>
    <w:semiHidden/>
    <w:unhideWhenUsed/>
    <w:rsid w:val="00F40E74"/>
    <w:pPr>
      <w:ind w:left="1000"/>
    </w:pPr>
  </w:style>
  <w:style w:type="paragraph" w:styleId="TOC7">
    <w:name w:val="toc 7"/>
    <w:basedOn w:val="Normal"/>
    <w:next w:val="Normal"/>
    <w:autoRedefine/>
    <w:uiPriority w:val="39"/>
    <w:semiHidden/>
    <w:unhideWhenUsed/>
    <w:rsid w:val="00F40E74"/>
    <w:pPr>
      <w:ind w:left="1200"/>
    </w:pPr>
  </w:style>
  <w:style w:type="paragraph" w:styleId="TOC8">
    <w:name w:val="toc 8"/>
    <w:basedOn w:val="Normal"/>
    <w:next w:val="Normal"/>
    <w:autoRedefine/>
    <w:uiPriority w:val="39"/>
    <w:semiHidden/>
    <w:unhideWhenUsed/>
    <w:rsid w:val="00F40E74"/>
    <w:pPr>
      <w:ind w:left="1400"/>
    </w:pPr>
  </w:style>
  <w:style w:type="paragraph" w:styleId="TOC9">
    <w:name w:val="toc 9"/>
    <w:basedOn w:val="Normal"/>
    <w:next w:val="Normal"/>
    <w:autoRedefine/>
    <w:uiPriority w:val="39"/>
    <w:semiHidden/>
    <w:unhideWhenUsed/>
    <w:rsid w:val="00F40E74"/>
    <w:pPr>
      <w:ind w:left="1600"/>
    </w:pPr>
  </w:style>
  <w:style w:type="paragraph" w:styleId="Caption">
    <w:name w:val="caption"/>
    <w:basedOn w:val="Normal"/>
    <w:next w:val="Normal"/>
    <w:uiPriority w:val="35"/>
    <w:unhideWhenUsed/>
    <w:qFormat/>
    <w:rsid w:val="00F40E74"/>
    <w:rPr>
      <w:b/>
      <w:bCs/>
      <w:color w:val="C77C0E" w:themeColor="accent1" w:themeShade="BF"/>
      <w:sz w:val="16"/>
      <w:szCs w:val="16"/>
    </w:rPr>
  </w:style>
  <w:style w:type="character" w:styleId="Emphasis">
    <w:name w:val="Emphasis"/>
    <w:uiPriority w:val="20"/>
    <w:qFormat/>
    <w:rsid w:val="00F40E74"/>
    <w:rPr>
      <w:caps/>
      <w:color w:val="845209" w:themeColor="accent1" w:themeShade="7F"/>
      <w:spacing w:val="5"/>
    </w:rPr>
  </w:style>
  <w:style w:type="paragraph" w:styleId="NoSpacing">
    <w:name w:val="No Spacing"/>
    <w:basedOn w:val="Normal"/>
    <w:link w:val="NoSpacingChar"/>
    <w:uiPriority w:val="1"/>
    <w:qFormat/>
    <w:rsid w:val="00F40E74"/>
  </w:style>
  <w:style w:type="character" w:styleId="SubtleEmphasis">
    <w:name w:val="Subtle Emphasis"/>
    <w:uiPriority w:val="19"/>
    <w:qFormat/>
    <w:rsid w:val="00F40E74"/>
    <w:rPr>
      <w:i/>
      <w:iCs/>
      <w:color w:val="845209" w:themeColor="accent1" w:themeShade="7F"/>
    </w:rPr>
  </w:style>
  <w:style w:type="character" w:styleId="SubtleReference">
    <w:name w:val="Subtle Reference"/>
    <w:uiPriority w:val="31"/>
    <w:qFormat/>
    <w:rsid w:val="00F40E74"/>
    <w:rPr>
      <w:b/>
      <w:bCs/>
      <w:color w:val="F0A22E" w:themeColor="accent1"/>
    </w:rPr>
  </w:style>
  <w:style w:type="character" w:styleId="BookTitle">
    <w:name w:val="Book Title"/>
    <w:uiPriority w:val="33"/>
    <w:qFormat/>
    <w:rsid w:val="00F40E74"/>
    <w:rPr>
      <w:b/>
      <w:bCs/>
      <w:i/>
      <w:iCs/>
      <w:spacing w:val="9"/>
    </w:rPr>
  </w:style>
  <w:style w:type="character" w:customStyle="1" w:styleId="NoSpacingChar">
    <w:name w:val="No Spacing Char"/>
    <w:basedOn w:val="DefaultParagraphFont"/>
    <w:link w:val="NoSpacing"/>
    <w:uiPriority w:val="1"/>
    <w:rsid w:val="00F40E74"/>
    <w:rPr>
      <w:sz w:val="20"/>
      <w:szCs w:val="20"/>
    </w:rPr>
  </w:style>
  <w:style w:type="paragraph" w:styleId="Header">
    <w:name w:val="header"/>
    <w:basedOn w:val="Normal"/>
    <w:link w:val="HeaderChar"/>
    <w:uiPriority w:val="99"/>
    <w:unhideWhenUsed/>
    <w:rsid w:val="00653DFB"/>
    <w:pPr>
      <w:tabs>
        <w:tab w:val="center" w:pos="4513"/>
        <w:tab w:val="right" w:pos="9026"/>
      </w:tabs>
    </w:pPr>
  </w:style>
  <w:style w:type="character" w:customStyle="1" w:styleId="HeaderChar">
    <w:name w:val="Header Char"/>
    <w:basedOn w:val="DefaultParagraphFont"/>
    <w:link w:val="Header"/>
    <w:uiPriority w:val="99"/>
    <w:rsid w:val="00653DFB"/>
    <w:rPr>
      <w:sz w:val="20"/>
      <w:szCs w:val="20"/>
    </w:rPr>
  </w:style>
  <w:style w:type="paragraph" w:styleId="Footer">
    <w:name w:val="footer"/>
    <w:basedOn w:val="Normal"/>
    <w:link w:val="FooterChar"/>
    <w:uiPriority w:val="99"/>
    <w:unhideWhenUsed/>
    <w:rsid w:val="00653DFB"/>
    <w:pPr>
      <w:tabs>
        <w:tab w:val="center" w:pos="4513"/>
        <w:tab w:val="right" w:pos="9026"/>
      </w:tabs>
    </w:pPr>
  </w:style>
  <w:style w:type="character" w:customStyle="1" w:styleId="FooterChar">
    <w:name w:val="Footer Char"/>
    <w:basedOn w:val="DefaultParagraphFont"/>
    <w:link w:val="Footer"/>
    <w:uiPriority w:val="99"/>
    <w:rsid w:val="00653DFB"/>
    <w:rPr>
      <w:sz w:val="20"/>
      <w:szCs w:val="20"/>
    </w:rPr>
  </w:style>
  <w:style w:type="paragraph" w:styleId="NormalWeb">
    <w:name w:val="Normal (Web)"/>
    <w:basedOn w:val="Normal"/>
    <w:uiPriority w:val="99"/>
    <w:unhideWhenUsed/>
    <w:rsid w:val="008E3719"/>
    <w:pPr>
      <w:spacing w:before="100" w:beforeAutospacing="1" w:after="100" w:afterAutospacing="1"/>
    </w:pPr>
  </w:style>
  <w:style w:type="character" w:styleId="HTMLCode">
    <w:name w:val="HTML Code"/>
    <w:basedOn w:val="DefaultParagraphFont"/>
    <w:uiPriority w:val="99"/>
    <w:semiHidden/>
    <w:unhideWhenUsed/>
    <w:rsid w:val="008E3719"/>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634CD5"/>
    <w:rPr>
      <w:color w:val="605E5C"/>
      <w:shd w:val="clear" w:color="auto" w:fill="E1DFDD"/>
    </w:rPr>
  </w:style>
  <w:style w:type="character" w:styleId="FollowedHyperlink">
    <w:name w:val="FollowedHyperlink"/>
    <w:basedOn w:val="DefaultParagraphFont"/>
    <w:uiPriority w:val="99"/>
    <w:semiHidden/>
    <w:unhideWhenUsed/>
    <w:rsid w:val="00634CD5"/>
    <w:rPr>
      <w:color w:val="FFC42F" w:themeColor="followedHyperlink"/>
      <w:u w:val="single"/>
    </w:rPr>
  </w:style>
  <w:style w:type="paragraph" w:styleId="Bibliography">
    <w:name w:val="Bibliography"/>
    <w:basedOn w:val="Normal"/>
    <w:next w:val="Normal"/>
    <w:uiPriority w:val="37"/>
    <w:unhideWhenUsed/>
    <w:rsid w:val="00897981"/>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64696">
      <w:bodyDiv w:val="1"/>
      <w:marLeft w:val="0"/>
      <w:marRight w:val="0"/>
      <w:marTop w:val="0"/>
      <w:marBottom w:val="0"/>
      <w:divBdr>
        <w:top w:val="none" w:sz="0" w:space="0" w:color="auto"/>
        <w:left w:val="none" w:sz="0" w:space="0" w:color="auto"/>
        <w:bottom w:val="none" w:sz="0" w:space="0" w:color="auto"/>
        <w:right w:val="none" w:sz="0" w:space="0" w:color="auto"/>
      </w:divBdr>
    </w:div>
    <w:div w:id="168375128">
      <w:bodyDiv w:val="1"/>
      <w:marLeft w:val="0"/>
      <w:marRight w:val="0"/>
      <w:marTop w:val="0"/>
      <w:marBottom w:val="0"/>
      <w:divBdr>
        <w:top w:val="none" w:sz="0" w:space="0" w:color="auto"/>
        <w:left w:val="none" w:sz="0" w:space="0" w:color="auto"/>
        <w:bottom w:val="none" w:sz="0" w:space="0" w:color="auto"/>
        <w:right w:val="none" w:sz="0" w:space="0" w:color="auto"/>
      </w:divBdr>
    </w:div>
    <w:div w:id="310526183">
      <w:bodyDiv w:val="1"/>
      <w:marLeft w:val="0"/>
      <w:marRight w:val="0"/>
      <w:marTop w:val="0"/>
      <w:marBottom w:val="0"/>
      <w:divBdr>
        <w:top w:val="none" w:sz="0" w:space="0" w:color="auto"/>
        <w:left w:val="none" w:sz="0" w:space="0" w:color="auto"/>
        <w:bottom w:val="none" w:sz="0" w:space="0" w:color="auto"/>
        <w:right w:val="none" w:sz="0" w:space="0" w:color="auto"/>
      </w:divBdr>
    </w:div>
    <w:div w:id="324214003">
      <w:bodyDiv w:val="1"/>
      <w:marLeft w:val="0"/>
      <w:marRight w:val="0"/>
      <w:marTop w:val="0"/>
      <w:marBottom w:val="0"/>
      <w:divBdr>
        <w:top w:val="none" w:sz="0" w:space="0" w:color="auto"/>
        <w:left w:val="none" w:sz="0" w:space="0" w:color="auto"/>
        <w:bottom w:val="none" w:sz="0" w:space="0" w:color="auto"/>
        <w:right w:val="none" w:sz="0" w:space="0" w:color="auto"/>
      </w:divBdr>
    </w:div>
    <w:div w:id="418988268">
      <w:bodyDiv w:val="1"/>
      <w:marLeft w:val="0"/>
      <w:marRight w:val="0"/>
      <w:marTop w:val="0"/>
      <w:marBottom w:val="0"/>
      <w:divBdr>
        <w:top w:val="none" w:sz="0" w:space="0" w:color="auto"/>
        <w:left w:val="none" w:sz="0" w:space="0" w:color="auto"/>
        <w:bottom w:val="none" w:sz="0" w:space="0" w:color="auto"/>
        <w:right w:val="none" w:sz="0" w:space="0" w:color="auto"/>
      </w:divBdr>
    </w:div>
    <w:div w:id="500319834">
      <w:bodyDiv w:val="1"/>
      <w:marLeft w:val="0"/>
      <w:marRight w:val="0"/>
      <w:marTop w:val="0"/>
      <w:marBottom w:val="0"/>
      <w:divBdr>
        <w:top w:val="none" w:sz="0" w:space="0" w:color="auto"/>
        <w:left w:val="none" w:sz="0" w:space="0" w:color="auto"/>
        <w:bottom w:val="none" w:sz="0" w:space="0" w:color="auto"/>
        <w:right w:val="none" w:sz="0" w:space="0" w:color="auto"/>
      </w:divBdr>
    </w:div>
    <w:div w:id="572469614">
      <w:bodyDiv w:val="1"/>
      <w:marLeft w:val="0"/>
      <w:marRight w:val="0"/>
      <w:marTop w:val="0"/>
      <w:marBottom w:val="0"/>
      <w:divBdr>
        <w:top w:val="none" w:sz="0" w:space="0" w:color="auto"/>
        <w:left w:val="none" w:sz="0" w:space="0" w:color="auto"/>
        <w:bottom w:val="none" w:sz="0" w:space="0" w:color="auto"/>
        <w:right w:val="none" w:sz="0" w:space="0" w:color="auto"/>
      </w:divBdr>
    </w:div>
    <w:div w:id="585453771">
      <w:bodyDiv w:val="1"/>
      <w:marLeft w:val="0"/>
      <w:marRight w:val="0"/>
      <w:marTop w:val="0"/>
      <w:marBottom w:val="0"/>
      <w:divBdr>
        <w:top w:val="none" w:sz="0" w:space="0" w:color="auto"/>
        <w:left w:val="none" w:sz="0" w:space="0" w:color="auto"/>
        <w:bottom w:val="none" w:sz="0" w:space="0" w:color="auto"/>
        <w:right w:val="none" w:sz="0" w:space="0" w:color="auto"/>
      </w:divBdr>
    </w:div>
    <w:div w:id="592782475">
      <w:bodyDiv w:val="1"/>
      <w:marLeft w:val="0"/>
      <w:marRight w:val="0"/>
      <w:marTop w:val="0"/>
      <w:marBottom w:val="0"/>
      <w:divBdr>
        <w:top w:val="none" w:sz="0" w:space="0" w:color="auto"/>
        <w:left w:val="none" w:sz="0" w:space="0" w:color="auto"/>
        <w:bottom w:val="none" w:sz="0" w:space="0" w:color="auto"/>
        <w:right w:val="none" w:sz="0" w:space="0" w:color="auto"/>
      </w:divBdr>
    </w:div>
    <w:div w:id="609052025">
      <w:bodyDiv w:val="1"/>
      <w:marLeft w:val="0"/>
      <w:marRight w:val="0"/>
      <w:marTop w:val="0"/>
      <w:marBottom w:val="0"/>
      <w:divBdr>
        <w:top w:val="none" w:sz="0" w:space="0" w:color="auto"/>
        <w:left w:val="none" w:sz="0" w:space="0" w:color="auto"/>
        <w:bottom w:val="none" w:sz="0" w:space="0" w:color="auto"/>
        <w:right w:val="none" w:sz="0" w:space="0" w:color="auto"/>
      </w:divBdr>
    </w:div>
    <w:div w:id="734359563">
      <w:bodyDiv w:val="1"/>
      <w:marLeft w:val="0"/>
      <w:marRight w:val="0"/>
      <w:marTop w:val="0"/>
      <w:marBottom w:val="0"/>
      <w:divBdr>
        <w:top w:val="none" w:sz="0" w:space="0" w:color="auto"/>
        <w:left w:val="none" w:sz="0" w:space="0" w:color="auto"/>
        <w:bottom w:val="none" w:sz="0" w:space="0" w:color="auto"/>
        <w:right w:val="none" w:sz="0" w:space="0" w:color="auto"/>
      </w:divBdr>
    </w:div>
    <w:div w:id="735014890">
      <w:bodyDiv w:val="1"/>
      <w:marLeft w:val="0"/>
      <w:marRight w:val="0"/>
      <w:marTop w:val="0"/>
      <w:marBottom w:val="0"/>
      <w:divBdr>
        <w:top w:val="none" w:sz="0" w:space="0" w:color="auto"/>
        <w:left w:val="none" w:sz="0" w:space="0" w:color="auto"/>
        <w:bottom w:val="none" w:sz="0" w:space="0" w:color="auto"/>
        <w:right w:val="none" w:sz="0" w:space="0" w:color="auto"/>
      </w:divBdr>
    </w:div>
    <w:div w:id="798646945">
      <w:bodyDiv w:val="1"/>
      <w:marLeft w:val="0"/>
      <w:marRight w:val="0"/>
      <w:marTop w:val="0"/>
      <w:marBottom w:val="0"/>
      <w:divBdr>
        <w:top w:val="none" w:sz="0" w:space="0" w:color="auto"/>
        <w:left w:val="none" w:sz="0" w:space="0" w:color="auto"/>
        <w:bottom w:val="none" w:sz="0" w:space="0" w:color="auto"/>
        <w:right w:val="none" w:sz="0" w:space="0" w:color="auto"/>
      </w:divBdr>
    </w:div>
    <w:div w:id="817890664">
      <w:bodyDiv w:val="1"/>
      <w:marLeft w:val="0"/>
      <w:marRight w:val="0"/>
      <w:marTop w:val="0"/>
      <w:marBottom w:val="0"/>
      <w:divBdr>
        <w:top w:val="none" w:sz="0" w:space="0" w:color="auto"/>
        <w:left w:val="none" w:sz="0" w:space="0" w:color="auto"/>
        <w:bottom w:val="none" w:sz="0" w:space="0" w:color="auto"/>
        <w:right w:val="none" w:sz="0" w:space="0" w:color="auto"/>
      </w:divBdr>
    </w:div>
    <w:div w:id="820468196">
      <w:bodyDiv w:val="1"/>
      <w:marLeft w:val="0"/>
      <w:marRight w:val="0"/>
      <w:marTop w:val="0"/>
      <w:marBottom w:val="0"/>
      <w:divBdr>
        <w:top w:val="none" w:sz="0" w:space="0" w:color="auto"/>
        <w:left w:val="none" w:sz="0" w:space="0" w:color="auto"/>
        <w:bottom w:val="none" w:sz="0" w:space="0" w:color="auto"/>
        <w:right w:val="none" w:sz="0" w:space="0" w:color="auto"/>
      </w:divBdr>
    </w:div>
    <w:div w:id="991757083">
      <w:bodyDiv w:val="1"/>
      <w:marLeft w:val="0"/>
      <w:marRight w:val="0"/>
      <w:marTop w:val="0"/>
      <w:marBottom w:val="0"/>
      <w:divBdr>
        <w:top w:val="none" w:sz="0" w:space="0" w:color="auto"/>
        <w:left w:val="none" w:sz="0" w:space="0" w:color="auto"/>
        <w:bottom w:val="none" w:sz="0" w:space="0" w:color="auto"/>
        <w:right w:val="none" w:sz="0" w:space="0" w:color="auto"/>
      </w:divBdr>
    </w:div>
    <w:div w:id="1003968831">
      <w:bodyDiv w:val="1"/>
      <w:marLeft w:val="0"/>
      <w:marRight w:val="0"/>
      <w:marTop w:val="0"/>
      <w:marBottom w:val="0"/>
      <w:divBdr>
        <w:top w:val="none" w:sz="0" w:space="0" w:color="auto"/>
        <w:left w:val="none" w:sz="0" w:space="0" w:color="auto"/>
        <w:bottom w:val="none" w:sz="0" w:space="0" w:color="auto"/>
        <w:right w:val="none" w:sz="0" w:space="0" w:color="auto"/>
      </w:divBdr>
    </w:div>
    <w:div w:id="1008171953">
      <w:bodyDiv w:val="1"/>
      <w:marLeft w:val="0"/>
      <w:marRight w:val="0"/>
      <w:marTop w:val="0"/>
      <w:marBottom w:val="0"/>
      <w:divBdr>
        <w:top w:val="none" w:sz="0" w:space="0" w:color="auto"/>
        <w:left w:val="none" w:sz="0" w:space="0" w:color="auto"/>
        <w:bottom w:val="none" w:sz="0" w:space="0" w:color="auto"/>
        <w:right w:val="none" w:sz="0" w:space="0" w:color="auto"/>
      </w:divBdr>
      <w:divsChild>
        <w:div w:id="659770912">
          <w:marLeft w:val="0"/>
          <w:marRight w:val="0"/>
          <w:marTop w:val="0"/>
          <w:marBottom w:val="0"/>
          <w:divBdr>
            <w:top w:val="none" w:sz="0" w:space="0" w:color="auto"/>
            <w:left w:val="none" w:sz="0" w:space="0" w:color="auto"/>
            <w:bottom w:val="none" w:sz="0" w:space="0" w:color="auto"/>
            <w:right w:val="none" w:sz="0" w:space="0" w:color="auto"/>
          </w:divBdr>
          <w:divsChild>
            <w:div w:id="857424171">
              <w:marLeft w:val="0"/>
              <w:marRight w:val="0"/>
              <w:marTop w:val="0"/>
              <w:marBottom w:val="0"/>
              <w:divBdr>
                <w:top w:val="none" w:sz="0" w:space="0" w:color="auto"/>
                <w:left w:val="none" w:sz="0" w:space="0" w:color="auto"/>
                <w:bottom w:val="none" w:sz="0" w:space="0" w:color="auto"/>
                <w:right w:val="none" w:sz="0" w:space="0" w:color="auto"/>
              </w:divBdr>
              <w:divsChild>
                <w:div w:id="36552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724307">
      <w:bodyDiv w:val="1"/>
      <w:marLeft w:val="0"/>
      <w:marRight w:val="0"/>
      <w:marTop w:val="0"/>
      <w:marBottom w:val="0"/>
      <w:divBdr>
        <w:top w:val="none" w:sz="0" w:space="0" w:color="auto"/>
        <w:left w:val="none" w:sz="0" w:space="0" w:color="auto"/>
        <w:bottom w:val="none" w:sz="0" w:space="0" w:color="auto"/>
        <w:right w:val="none" w:sz="0" w:space="0" w:color="auto"/>
      </w:divBdr>
    </w:div>
    <w:div w:id="1042091334">
      <w:bodyDiv w:val="1"/>
      <w:marLeft w:val="0"/>
      <w:marRight w:val="0"/>
      <w:marTop w:val="0"/>
      <w:marBottom w:val="0"/>
      <w:divBdr>
        <w:top w:val="none" w:sz="0" w:space="0" w:color="auto"/>
        <w:left w:val="none" w:sz="0" w:space="0" w:color="auto"/>
        <w:bottom w:val="none" w:sz="0" w:space="0" w:color="auto"/>
        <w:right w:val="none" w:sz="0" w:space="0" w:color="auto"/>
      </w:divBdr>
    </w:div>
    <w:div w:id="1051416691">
      <w:bodyDiv w:val="1"/>
      <w:marLeft w:val="0"/>
      <w:marRight w:val="0"/>
      <w:marTop w:val="0"/>
      <w:marBottom w:val="0"/>
      <w:divBdr>
        <w:top w:val="none" w:sz="0" w:space="0" w:color="auto"/>
        <w:left w:val="none" w:sz="0" w:space="0" w:color="auto"/>
        <w:bottom w:val="none" w:sz="0" w:space="0" w:color="auto"/>
        <w:right w:val="none" w:sz="0" w:space="0" w:color="auto"/>
      </w:divBdr>
    </w:div>
    <w:div w:id="1098333528">
      <w:bodyDiv w:val="1"/>
      <w:marLeft w:val="0"/>
      <w:marRight w:val="0"/>
      <w:marTop w:val="0"/>
      <w:marBottom w:val="0"/>
      <w:divBdr>
        <w:top w:val="none" w:sz="0" w:space="0" w:color="auto"/>
        <w:left w:val="none" w:sz="0" w:space="0" w:color="auto"/>
        <w:bottom w:val="none" w:sz="0" w:space="0" w:color="auto"/>
        <w:right w:val="none" w:sz="0" w:space="0" w:color="auto"/>
      </w:divBdr>
      <w:divsChild>
        <w:div w:id="1332758161">
          <w:marLeft w:val="0"/>
          <w:marRight w:val="0"/>
          <w:marTop w:val="0"/>
          <w:marBottom w:val="0"/>
          <w:divBdr>
            <w:top w:val="none" w:sz="0" w:space="0" w:color="auto"/>
            <w:left w:val="none" w:sz="0" w:space="0" w:color="auto"/>
            <w:bottom w:val="none" w:sz="0" w:space="0" w:color="auto"/>
            <w:right w:val="none" w:sz="0" w:space="0" w:color="auto"/>
          </w:divBdr>
          <w:divsChild>
            <w:div w:id="1695305148">
              <w:marLeft w:val="0"/>
              <w:marRight w:val="0"/>
              <w:marTop w:val="0"/>
              <w:marBottom w:val="0"/>
              <w:divBdr>
                <w:top w:val="none" w:sz="0" w:space="0" w:color="auto"/>
                <w:left w:val="none" w:sz="0" w:space="0" w:color="auto"/>
                <w:bottom w:val="none" w:sz="0" w:space="0" w:color="auto"/>
                <w:right w:val="none" w:sz="0" w:space="0" w:color="auto"/>
              </w:divBdr>
              <w:divsChild>
                <w:div w:id="172420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120858">
      <w:bodyDiv w:val="1"/>
      <w:marLeft w:val="0"/>
      <w:marRight w:val="0"/>
      <w:marTop w:val="0"/>
      <w:marBottom w:val="0"/>
      <w:divBdr>
        <w:top w:val="none" w:sz="0" w:space="0" w:color="auto"/>
        <w:left w:val="none" w:sz="0" w:space="0" w:color="auto"/>
        <w:bottom w:val="none" w:sz="0" w:space="0" w:color="auto"/>
        <w:right w:val="none" w:sz="0" w:space="0" w:color="auto"/>
      </w:divBdr>
    </w:div>
    <w:div w:id="1130829157">
      <w:bodyDiv w:val="1"/>
      <w:marLeft w:val="0"/>
      <w:marRight w:val="0"/>
      <w:marTop w:val="0"/>
      <w:marBottom w:val="0"/>
      <w:divBdr>
        <w:top w:val="none" w:sz="0" w:space="0" w:color="auto"/>
        <w:left w:val="none" w:sz="0" w:space="0" w:color="auto"/>
        <w:bottom w:val="none" w:sz="0" w:space="0" w:color="auto"/>
        <w:right w:val="none" w:sz="0" w:space="0" w:color="auto"/>
      </w:divBdr>
    </w:div>
    <w:div w:id="1154182070">
      <w:bodyDiv w:val="1"/>
      <w:marLeft w:val="0"/>
      <w:marRight w:val="0"/>
      <w:marTop w:val="0"/>
      <w:marBottom w:val="0"/>
      <w:divBdr>
        <w:top w:val="none" w:sz="0" w:space="0" w:color="auto"/>
        <w:left w:val="none" w:sz="0" w:space="0" w:color="auto"/>
        <w:bottom w:val="none" w:sz="0" w:space="0" w:color="auto"/>
        <w:right w:val="none" w:sz="0" w:space="0" w:color="auto"/>
      </w:divBdr>
    </w:div>
    <w:div w:id="1177423246">
      <w:bodyDiv w:val="1"/>
      <w:marLeft w:val="0"/>
      <w:marRight w:val="0"/>
      <w:marTop w:val="0"/>
      <w:marBottom w:val="0"/>
      <w:divBdr>
        <w:top w:val="none" w:sz="0" w:space="0" w:color="auto"/>
        <w:left w:val="none" w:sz="0" w:space="0" w:color="auto"/>
        <w:bottom w:val="none" w:sz="0" w:space="0" w:color="auto"/>
        <w:right w:val="none" w:sz="0" w:space="0" w:color="auto"/>
      </w:divBdr>
    </w:div>
    <w:div w:id="1180893987">
      <w:bodyDiv w:val="1"/>
      <w:marLeft w:val="0"/>
      <w:marRight w:val="0"/>
      <w:marTop w:val="0"/>
      <w:marBottom w:val="0"/>
      <w:divBdr>
        <w:top w:val="none" w:sz="0" w:space="0" w:color="auto"/>
        <w:left w:val="none" w:sz="0" w:space="0" w:color="auto"/>
        <w:bottom w:val="none" w:sz="0" w:space="0" w:color="auto"/>
        <w:right w:val="none" w:sz="0" w:space="0" w:color="auto"/>
      </w:divBdr>
    </w:div>
    <w:div w:id="1201012854">
      <w:bodyDiv w:val="1"/>
      <w:marLeft w:val="0"/>
      <w:marRight w:val="0"/>
      <w:marTop w:val="0"/>
      <w:marBottom w:val="0"/>
      <w:divBdr>
        <w:top w:val="none" w:sz="0" w:space="0" w:color="auto"/>
        <w:left w:val="none" w:sz="0" w:space="0" w:color="auto"/>
        <w:bottom w:val="none" w:sz="0" w:space="0" w:color="auto"/>
        <w:right w:val="none" w:sz="0" w:space="0" w:color="auto"/>
      </w:divBdr>
    </w:div>
    <w:div w:id="1205673610">
      <w:bodyDiv w:val="1"/>
      <w:marLeft w:val="0"/>
      <w:marRight w:val="0"/>
      <w:marTop w:val="0"/>
      <w:marBottom w:val="0"/>
      <w:divBdr>
        <w:top w:val="none" w:sz="0" w:space="0" w:color="auto"/>
        <w:left w:val="none" w:sz="0" w:space="0" w:color="auto"/>
        <w:bottom w:val="none" w:sz="0" w:space="0" w:color="auto"/>
        <w:right w:val="none" w:sz="0" w:space="0" w:color="auto"/>
      </w:divBdr>
    </w:div>
    <w:div w:id="1286961054">
      <w:bodyDiv w:val="1"/>
      <w:marLeft w:val="0"/>
      <w:marRight w:val="0"/>
      <w:marTop w:val="0"/>
      <w:marBottom w:val="0"/>
      <w:divBdr>
        <w:top w:val="none" w:sz="0" w:space="0" w:color="auto"/>
        <w:left w:val="none" w:sz="0" w:space="0" w:color="auto"/>
        <w:bottom w:val="none" w:sz="0" w:space="0" w:color="auto"/>
        <w:right w:val="none" w:sz="0" w:space="0" w:color="auto"/>
      </w:divBdr>
    </w:div>
    <w:div w:id="1320577607">
      <w:bodyDiv w:val="1"/>
      <w:marLeft w:val="0"/>
      <w:marRight w:val="0"/>
      <w:marTop w:val="0"/>
      <w:marBottom w:val="0"/>
      <w:divBdr>
        <w:top w:val="none" w:sz="0" w:space="0" w:color="auto"/>
        <w:left w:val="none" w:sz="0" w:space="0" w:color="auto"/>
        <w:bottom w:val="none" w:sz="0" w:space="0" w:color="auto"/>
        <w:right w:val="none" w:sz="0" w:space="0" w:color="auto"/>
      </w:divBdr>
    </w:div>
    <w:div w:id="1468544715">
      <w:bodyDiv w:val="1"/>
      <w:marLeft w:val="0"/>
      <w:marRight w:val="0"/>
      <w:marTop w:val="0"/>
      <w:marBottom w:val="0"/>
      <w:divBdr>
        <w:top w:val="none" w:sz="0" w:space="0" w:color="auto"/>
        <w:left w:val="none" w:sz="0" w:space="0" w:color="auto"/>
        <w:bottom w:val="none" w:sz="0" w:space="0" w:color="auto"/>
        <w:right w:val="none" w:sz="0" w:space="0" w:color="auto"/>
      </w:divBdr>
    </w:div>
    <w:div w:id="1500847255">
      <w:bodyDiv w:val="1"/>
      <w:marLeft w:val="0"/>
      <w:marRight w:val="0"/>
      <w:marTop w:val="0"/>
      <w:marBottom w:val="0"/>
      <w:divBdr>
        <w:top w:val="none" w:sz="0" w:space="0" w:color="auto"/>
        <w:left w:val="none" w:sz="0" w:space="0" w:color="auto"/>
        <w:bottom w:val="none" w:sz="0" w:space="0" w:color="auto"/>
        <w:right w:val="none" w:sz="0" w:space="0" w:color="auto"/>
      </w:divBdr>
    </w:div>
    <w:div w:id="1506361080">
      <w:bodyDiv w:val="1"/>
      <w:marLeft w:val="0"/>
      <w:marRight w:val="0"/>
      <w:marTop w:val="0"/>
      <w:marBottom w:val="0"/>
      <w:divBdr>
        <w:top w:val="none" w:sz="0" w:space="0" w:color="auto"/>
        <w:left w:val="none" w:sz="0" w:space="0" w:color="auto"/>
        <w:bottom w:val="none" w:sz="0" w:space="0" w:color="auto"/>
        <w:right w:val="none" w:sz="0" w:space="0" w:color="auto"/>
      </w:divBdr>
    </w:div>
    <w:div w:id="1524048806">
      <w:bodyDiv w:val="1"/>
      <w:marLeft w:val="0"/>
      <w:marRight w:val="0"/>
      <w:marTop w:val="0"/>
      <w:marBottom w:val="0"/>
      <w:divBdr>
        <w:top w:val="none" w:sz="0" w:space="0" w:color="auto"/>
        <w:left w:val="none" w:sz="0" w:space="0" w:color="auto"/>
        <w:bottom w:val="none" w:sz="0" w:space="0" w:color="auto"/>
        <w:right w:val="none" w:sz="0" w:space="0" w:color="auto"/>
      </w:divBdr>
    </w:div>
    <w:div w:id="1699892534">
      <w:bodyDiv w:val="1"/>
      <w:marLeft w:val="0"/>
      <w:marRight w:val="0"/>
      <w:marTop w:val="0"/>
      <w:marBottom w:val="0"/>
      <w:divBdr>
        <w:top w:val="none" w:sz="0" w:space="0" w:color="auto"/>
        <w:left w:val="none" w:sz="0" w:space="0" w:color="auto"/>
        <w:bottom w:val="none" w:sz="0" w:space="0" w:color="auto"/>
        <w:right w:val="none" w:sz="0" w:space="0" w:color="auto"/>
      </w:divBdr>
    </w:div>
    <w:div w:id="1799493875">
      <w:bodyDiv w:val="1"/>
      <w:marLeft w:val="0"/>
      <w:marRight w:val="0"/>
      <w:marTop w:val="0"/>
      <w:marBottom w:val="0"/>
      <w:divBdr>
        <w:top w:val="none" w:sz="0" w:space="0" w:color="auto"/>
        <w:left w:val="none" w:sz="0" w:space="0" w:color="auto"/>
        <w:bottom w:val="none" w:sz="0" w:space="0" w:color="auto"/>
        <w:right w:val="none" w:sz="0" w:space="0" w:color="auto"/>
      </w:divBdr>
    </w:div>
    <w:div w:id="1799689807">
      <w:bodyDiv w:val="1"/>
      <w:marLeft w:val="0"/>
      <w:marRight w:val="0"/>
      <w:marTop w:val="0"/>
      <w:marBottom w:val="0"/>
      <w:divBdr>
        <w:top w:val="none" w:sz="0" w:space="0" w:color="auto"/>
        <w:left w:val="none" w:sz="0" w:space="0" w:color="auto"/>
        <w:bottom w:val="none" w:sz="0" w:space="0" w:color="auto"/>
        <w:right w:val="none" w:sz="0" w:space="0" w:color="auto"/>
      </w:divBdr>
    </w:div>
    <w:div w:id="1812670314">
      <w:bodyDiv w:val="1"/>
      <w:marLeft w:val="0"/>
      <w:marRight w:val="0"/>
      <w:marTop w:val="0"/>
      <w:marBottom w:val="0"/>
      <w:divBdr>
        <w:top w:val="none" w:sz="0" w:space="0" w:color="auto"/>
        <w:left w:val="none" w:sz="0" w:space="0" w:color="auto"/>
        <w:bottom w:val="none" w:sz="0" w:space="0" w:color="auto"/>
        <w:right w:val="none" w:sz="0" w:space="0" w:color="auto"/>
      </w:divBdr>
    </w:div>
    <w:div w:id="1837920356">
      <w:bodyDiv w:val="1"/>
      <w:marLeft w:val="0"/>
      <w:marRight w:val="0"/>
      <w:marTop w:val="0"/>
      <w:marBottom w:val="0"/>
      <w:divBdr>
        <w:top w:val="none" w:sz="0" w:space="0" w:color="auto"/>
        <w:left w:val="none" w:sz="0" w:space="0" w:color="auto"/>
        <w:bottom w:val="none" w:sz="0" w:space="0" w:color="auto"/>
        <w:right w:val="none" w:sz="0" w:space="0" w:color="auto"/>
      </w:divBdr>
    </w:div>
    <w:div w:id="1894923190">
      <w:bodyDiv w:val="1"/>
      <w:marLeft w:val="0"/>
      <w:marRight w:val="0"/>
      <w:marTop w:val="0"/>
      <w:marBottom w:val="0"/>
      <w:divBdr>
        <w:top w:val="none" w:sz="0" w:space="0" w:color="auto"/>
        <w:left w:val="none" w:sz="0" w:space="0" w:color="auto"/>
        <w:bottom w:val="none" w:sz="0" w:space="0" w:color="auto"/>
        <w:right w:val="none" w:sz="0" w:space="0" w:color="auto"/>
      </w:divBdr>
    </w:div>
    <w:div w:id="1938711601">
      <w:bodyDiv w:val="1"/>
      <w:marLeft w:val="0"/>
      <w:marRight w:val="0"/>
      <w:marTop w:val="0"/>
      <w:marBottom w:val="0"/>
      <w:divBdr>
        <w:top w:val="none" w:sz="0" w:space="0" w:color="auto"/>
        <w:left w:val="none" w:sz="0" w:space="0" w:color="auto"/>
        <w:bottom w:val="none" w:sz="0" w:space="0" w:color="auto"/>
        <w:right w:val="none" w:sz="0" w:space="0" w:color="auto"/>
      </w:divBdr>
    </w:div>
    <w:div w:id="1983343091">
      <w:bodyDiv w:val="1"/>
      <w:marLeft w:val="0"/>
      <w:marRight w:val="0"/>
      <w:marTop w:val="0"/>
      <w:marBottom w:val="0"/>
      <w:divBdr>
        <w:top w:val="none" w:sz="0" w:space="0" w:color="auto"/>
        <w:left w:val="none" w:sz="0" w:space="0" w:color="auto"/>
        <w:bottom w:val="none" w:sz="0" w:space="0" w:color="auto"/>
        <w:right w:val="none" w:sz="0" w:space="0" w:color="auto"/>
      </w:divBdr>
    </w:div>
    <w:div w:id="1985425161">
      <w:bodyDiv w:val="1"/>
      <w:marLeft w:val="0"/>
      <w:marRight w:val="0"/>
      <w:marTop w:val="0"/>
      <w:marBottom w:val="0"/>
      <w:divBdr>
        <w:top w:val="none" w:sz="0" w:space="0" w:color="auto"/>
        <w:left w:val="none" w:sz="0" w:space="0" w:color="auto"/>
        <w:bottom w:val="none" w:sz="0" w:space="0" w:color="auto"/>
        <w:right w:val="none" w:sz="0" w:space="0" w:color="auto"/>
      </w:divBdr>
    </w:div>
    <w:div w:id="2028867477">
      <w:bodyDiv w:val="1"/>
      <w:marLeft w:val="0"/>
      <w:marRight w:val="0"/>
      <w:marTop w:val="0"/>
      <w:marBottom w:val="0"/>
      <w:divBdr>
        <w:top w:val="none" w:sz="0" w:space="0" w:color="auto"/>
        <w:left w:val="none" w:sz="0" w:space="0" w:color="auto"/>
        <w:bottom w:val="none" w:sz="0" w:space="0" w:color="auto"/>
        <w:right w:val="none" w:sz="0" w:space="0" w:color="auto"/>
      </w:divBdr>
    </w:div>
    <w:div w:id="2077241843">
      <w:bodyDiv w:val="1"/>
      <w:marLeft w:val="0"/>
      <w:marRight w:val="0"/>
      <w:marTop w:val="0"/>
      <w:marBottom w:val="0"/>
      <w:divBdr>
        <w:top w:val="none" w:sz="0" w:space="0" w:color="auto"/>
        <w:left w:val="none" w:sz="0" w:space="0" w:color="auto"/>
        <w:bottom w:val="none" w:sz="0" w:space="0" w:color="auto"/>
        <w:right w:val="none" w:sz="0" w:space="0" w:color="auto"/>
      </w:divBdr>
    </w:div>
    <w:div w:id="2081098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github.com/Mo2225z/Final-Year-Project" TargetMode="External"/><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s://docs.google.com/forms/d/e/1FAIpQLSfXzeh27tNUN3ix5Ndvu8jho1gSbK19EC656u22YVcPxaET_A/viewform?usp=sf_link" TargetMode="External"/></Relationships>
</file>

<file path=word/theme/theme1.xml><?xml version="1.0" encoding="utf-8"?>
<a:theme xmlns:a="http://schemas.openxmlformats.org/drawingml/2006/main" name="Office Theme">
  <a:themeElements>
    <a:clrScheme name="Yellow Orange">
      <a:dk1>
        <a:sysClr val="windowText" lastClr="000000"/>
      </a:dk1>
      <a:lt1>
        <a:sysClr val="window" lastClr="FFFFFF"/>
      </a:lt1>
      <a:dk2>
        <a:srgbClr val="4E3B30"/>
      </a:dk2>
      <a:lt2>
        <a:srgbClr val="FBEEC9"/>
      </a:lt2>
      <a:accent1>
        <a:srgbClr val="F0A22E"/>
      </a:accent1>
      <a:accent2>
        <a:srgbClr val="A5644E"/>
      </a:accent2>
      <a:accent3>
        <a:srgbClr val="B58B80"/>
      </a:accent3>
      <a:accent4>
        <a:srgbClr val="C3986D"/>
      </a:accent4>
      <a:accent5>
        <a:srgbClr val="A19574"/>
      </a:accent5>
      <a:accent6>
        <a:srgbClr val="C17529"/>
      </a:accent6>
      <a:hlink>
        <a:srgbClr val="AD1F1F"/>
      </a:hlink>
      <a:folHlink>
        <a:srgbClr val="FFC42F"/>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prstClr val="white"/>
        </a:solidFill>
        <a:ln>
          <a:noFill/>
        </a:ln>
      </a:spPr>
      <a:bodyPr rot="0" spcFirstLastPara="0" vertOverflow="overflow" horzOverflow="overflow" vert="horz" wrap="square" lIns="0" tIns="0" rIns="0" bIns="0" numCol="1" spcCol="0" rtlCol="0" fromWordArt="0" anchor="t" anchorCtr="0" forceAA="0" compatLnSpc="1">
        <a:prstTxWarp prst="textNoShape">
          <a:avLst/>
        </a:prstTxWarp>
        <a:spAutoFit/>
      </a:bodyPr>
      <a:lstStyle/>
    </a:tx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356D0-42EB-0A4D-B767-D310036EE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TotalTime>
  <Pages>25</Pages>
  <Words>5668</Words>
  <Characters>32934</Characters>
  <Application>Microsoft Office Word</Application>
  <DocSecurity>0</DocSecurity>
  <Lines>940</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Abdalla</dc:creator>
  <cp:keywords/>
  <dc:description/>
  <cp:lastModifiedBy>Mohamed Abdalla</cp:lastModifiedBy>
  <cp:revision>404</cp:revision>
  <dcterms:created xsi:type="dcterms:W3CDTF">2024-04-20T21:19:00Z</dcterms:created>
  <dcterms:modified xsi:type="dcterms:W3CDTF">2024-05-15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YMMH0EH"/&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